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2BD7" w:rsidRPr="00534A84" w:rsidRDefault="00D12BD7" w:rsidP="005B2EEE">
      <w:r w:rsidRPr="00534A84">
        <w:rPr>
          <w:noProof/>
        </w:rPr>
        <mc:AlternateContent>
          <mc:Choice Requires="wps">
            <w:drawing>
              <wp:anchor distT="0" distB="0" distL="114300" distR="114300" simplePos="0" relativeHeight="251659264" behindDoc="0" locked="0" layoutInCell="1" allowOverlap="1" wp14:anchorId="14AF8812" wp14:editId="2D03DF40">
                <wp:simplePos x="0" y="0"/>
                <wp:positionH relativeFrom="column">
                  <wp:align>center</wp:align>
                </wp:positionH>
                <wp:positionV relativeFrom="paragraph">
                  <wp:posOffset>0</wp:posOffset>
                </wp:positionV>
                <wp:extent cx="3733800" cy="1404620"/>
                <wp:effectExtent l="0" t="0" r="0" b="5715"/>
                <wp:wrapTopAndBottom/>
                <wp:docPr id="1" name="Tekstvak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1404620"/>
                        </a:xfrm>
                        <a:prstGeom prst="rect">
                          <a:avLst/>
                        </a:prstGeom>
                        <a:noFill/>
                        <a:ln w="9525">
                          <a:noFill/>
                          <a:miter lim="800000"/>
                          <a:headEnd/>
                          <a:tailEnd/>
                        </a:ln>
                      </wps:spPr>
                      <wps:txbx>
                        <w:txbxContent>
                          <w:p w:rsidR="00622197" w:rsidRPr="005B2EEE" w:rsidRDefault="00622197" w:rsidP="00530A26">
                            <w:pPr>
                              <w:pStyle w:val="Kop1"/>
                              <w:numPr>
                                <w:ilvl w:val="0"/>
                                <w:numId w:val="0"/>
                              </w:numPr>
                              <w:rPr>
                                <w:sz w:val="52"/>
                                <w:szCs w:val="72"/>
                              </w:rPr>
                            </w:pPr>
                            <w:bookmarkStart w:id="0" w:name="_Toc332826940"/>
                            <w:bookmarkStart w:id="1" w:name="_Toc332827564"/>
                            <w:bookmarkStart w:id="2" w:name="_Toc332827630"/>
                            <w:bookmarkStart w:id="3" w:name="_Toc332827659"/>
                            <w:bookmarkStart w:id="4" w:name="_Toc332904743"/>
                            <w:r w:rsidRPr="005B2EEE">
                              <w:rPr>
                                <w:sz w:val="52"/>
                                <w:szCs w:val="72"/>
                              </w:rPr>
                              <w:t>The effects of inward foreign direct investment on employment</w:t>
                            </w:r>
                            <w:bookmarkEnd w:id="0"/>
                            <w:bookmarkEnd w:id="1"/>
                            <w:bookmarkEnd w:id="2"/>
                            <w:bookmarkEnd w:id="3"/>
                            <w:bookmarkEnd w:id="4"/>
                          </w:p>
                          <w:p w:rsidR="00622197" w:rsidRPr="00D12BD7" w:rsidRDefault="00622197" w:rsidP="00D12BD7">
                            <w:pPr>
                              <w:rPr>
                                <w:i/>
                                <w:sz w:val="48"/>
                                <w:szCs w:val="48"/>
                              </w:rPr>
                            </w:pPr>
                            <w:r w:rsidRPr="00D12BD7">
                              <w:rPr>
                                <w:i/>
                                <w:sz w:val="48"/>
                                <w:szCs w:val="48"/>
                              </w:rPr>
                              <w:t>A review of the literature</w:t>
                            </w:r>
                          </w:p>
                          <w:p w:rsidR="00622197" w:rsidRDefault="00622197"/>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kstvak 1" o:spid="_x0000_s1026" type="#_x0000_t202" style="position:absolute;margin-left:0;margin-top:0;width:294pt;height:110.6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" filled="f" stroked="f">
                <v:textbox style="mso-fit-shape-to-text:t">
                  <w:txbxContent>
                    <w:p w:rsidR="001E1C72" w:rsidRPr="005B2EEE" w:rsidRDefault="001E1C72" w:rsidP="00530A26">
                      <w:pPr>
                        <w:pStyle w:val="Kop1"/>
                        <w:numPr>
                          <w:ilvl w:val="0"/>
                          <w:numId w:val="0"/>
                        </w:numPr>
                        <w:rPr>
                          <w:sz w:val="52"/>
                          <w:szCs w:val="72"/>
                        </w:rPr>
                      </w:pPr>
                      <w:bookmarkStart w:id="5" w:name="_Toc332826940"/>
                      <w:bookmarkStart w:id="6" w:name="_Toc332827564"/>
                      <w:bookmarkStart w:id="7" w:name="_Toc332827630"/>
                      <w:bookmarkStart w:id="8" w:name="_Toc332827659"/>
                      <w:bookmarkStart w:id="9" w:name="_Toc332904743"/>
                      <w:r w:rsidRPr="005B2EEE">
                        <w:rPr>
                          <w:sz w:val="52"/>
                          <w:szCs w:val="72"/>
                        </w:rPr>
                        <w:t>The effects of inward foreign direct investment on employment</w:t>
                      </w:r>
                      <w:bookmarkEnd w:id="5"/>
                      <w:bookmarkEnd w:id="6"/>
                      <w:bookmarkEnd w:id="7"/>
                      <w:bookmarkEnd w:id="8"/>
                      <w:bookmarkEnd w:id="9"/>
                    </w:p>
                    <w:p w:rsidR="001E1C72" w:rsidRPr="00D12BD7" w:rsidRDefault="001E1C72" w:rsidP="00D12BD7">
                      <w:pPr>
                        <w:rPr>
                          <w:i/>
                          <w:sz w:val="48"/>
                          <w:szCs w:val="48"/>
                        </w:rPr>
                      </w:pPr>
                      <w:r w:rsidRPr="00D12BD7">
                        <w:rPr>
                          <w:i/>
                          <w:sz w:val="48"/>
                          <w:szCs w:val="48"/>
                        </w:rPr>
                        <w:t>A review of the literature</w:t>
                      </w:r>
                    </w:p>
                    <w:p w:rsidR="001E1C72" w:rsidRDefault="001E1C72"/>
                  </w:txbxContent>
                </v:textbox>
                <w10:wrap type="topAndBottom"/>
              </v:shape>
            </w:pict>
          </mc:Fallback>
        </mc:AlternateContent>
      </w:r>
    </w:p>
    <w:p w:rsidR="00544E60" w:rsidRPr="00534A84" w:rsidRDefault="00D12BD7" w:rsidP="00996CD0">
      <w:pPr>
        <w:spacing w:line="276" w:lineRule="auto"/>
        <w:jc w:val="center"/>
      </w:pPr>
      <w:r w:rsidRPr="00534A84">
        <w:t xml:space="preserve">By </w:t>
      </w:r>
      <w:r w:rsidR="00544E60" w:rsidRPr="00534A84">
        <w:t xml:space="preserve"> Boudewijn </w:t>
      </w:r>
      <w:proofErr w:type="spellStart"/>
      <w:r w:rsidR="00544E60" w:rsidRPr="00534A84">
        <w:t>Vermolen</w:t>
      </w:r>
      <w:proofErr w:type="spellEnd"/>
    </w:p>
    <w:p w:rsidR="00544E60" w:rsidRPr="00534A84" w:rsidRDefault="00544E60" w:rsidP="00996CD0">
      <w:pPr>
        <w:spacing w:line="276" w:lineRule="auto"/>
        <w:jc w:val="center"/>
      </w:pPr>
      <w:r w:rsidRPr="00534A84">
        <w:t>Student number: 325481</w:t>
      </w:r>
    </w:p>
    <w:p w:rsidR="00D12BD7" w:rsidRPr="00534A84" w:rsidRDefault="00D12BD7" w:rsidP="00996CD0">
      <w:pPr>
        <w:spacing w:line="276" w:lineRule="auto"/>
        <w:jc w:val="center"/>
      </w:pPr>
      <w:r w:rsidRPr="00534A84">
        <w:t>Supervisor</w:t>
      </w:r>
      <w:r w:rsidR="00544E60" w:rsidRPr="00534A84">
        <w:t>: Prof.</w:t>
      </w:r>
      <w:r w:rsidRPr="00534A84">
        <w:t xml:space="preserve"> </w:t>
      </w:r>
      <w:r w:rsidR="00544E60" w:rsidRPr="00534A84">
        <w:t xml:space="preserve">Dr. Enrico </w:t>
      </w:r>
      <w:proofErr w:type="spellStart"/>
      <w:r w:rsidR="00544E60" w:rsidRPr="00534A84">
        <w:t>Pennings</w:t>
      </w:r>
      <w:proofErr w:type="spellEnd"/>
    </w:p>
    <w:p w:rsidR="00D12BD7" w:rsidRPr="00534A84" w:rsidRDefault="00D12BD7" w:rsidP="00996CD0">
      <w:pPr>
        <w:spacing w:line="276" w:lineRule="auto"/>
        <w:jc w:val="center"/>
      </w:pPr>
      <w:r w:rsidRPr="00534A84">
        <w:t>Erasmus School of Economics</w:t>
      </w:r>
    </w:p>
    <w:p w:rsidR="005B2EEE" w:rsidRPr="00534A84" w:rsidRDefault="005B2EEE" w:rsidP="00996CD0">
      <w:pPr>
        <w:spacing w:line="276" w:lineRule="auto"/>
        <w:jc w:val="center"/>
      </w:pPr>
      <w:r w:rsidRPr="00534A84">
        <w:t>Bachelor Thesis</w:t>
      </w:r>
    </w:p>
    <w:p w:rsidR="005B2EEE" w:rsidRPr="00534A84" w:rsidRDefault="00D12BD7" w:rsidP="00996CD0">
      <w:pPr>
        <w:spacing w:line="276" w:lineRule="auto"/>
        <w:jc w:val="center"/>
      </w:pPr>
      <w:r w:rsidRPr="00534A84">
        <w:t>August 2012</w:t>
      </w:r>
    </w:p>
    <w:p w:rsidR="005B2EEE" w:rsidRPr="00534A84" w:rsidRDefault="005B2EEE" w:rsidP="00996CD0">
      <w:pPr>
        <w:spacing w:line="276" w:lineRule="auto"/>
      </w:pPr>
      <w:r w:rsidRPr="00534A84">
        <w:br w:type="page"/>
      </w:r>
    </w:p>
    <w:p w:rsidR="005B2EEE" w:rsidRPr="00534A84" w:rsidRDefault="005B2EEE" w:rsidP="00622197">
      <w:pPr>
        <w:pStyle w:val="Kop1"/>
        <w:numPr>
          <w:ilvl w:val="0"/>
          <w:numId w:val="0"/>
        </w:numPr>
        <w:ind w:left="432" w:hanging="432"/>
      </w:pPr>
      <w:bookmarkStart w:id="5" w:name="_Toc332826941"/>
      <w:bookmarkStart w:id="6" w:name="_Toc332827565"/>
      <w:bookmarkStart w:id="7" w:name="_Toc332904744"/>
      <w:bookmarkStart w:id="8" w:name="_Toc330649085"/>
      <w:r w:rsidRPr="00534A84">
        <w:lastRenderedPageBreak/>
        <w:t>Abstract</w:t>
      </w:r>
      <w:bookmarkEnd w:id="5"/>
      <w:bookmarkEnd w:id="6"/>
      <w:bookmarkEnd w:id="7"/>
    </w:p>
    <w:p w:rsidR="00297D37" w:rsidRPr="00534A84" w:rsidRDefault="00297D37" w:rsidP="00622197">
      <w:r w:rsidRPr="00534A84">
        <w:t>Foreign direct investment is</w:t>
      </w:r>
      <w:r w:rsidR="00622197">
        <w:t xml:space="preserve"> one of the most important international factor movements. In this capacity it can have a major effect on a host country its employment. The range of effects covers different dimensions of employment, the quality, quantity and location are all affected differently. This bachelor thesis examines what these effects are and their significance for employment. This is done by reviewing the current body of literature on foreign direct investment. Furthermore attention is given to policy with regard to foreign direct investment and employment. </w:t>
      </w:r>
      <w:r w:rsidR="003827DC">
        <w:t>The many intricacies surrounding foreign direct investment make it a topic of which parts are already well documented but many others are still in need of additional research.</w:t>
      </w:r>
      <w:bookmarkStart w:id="9" w:name="_GoBack"/>
      <w:bookmarkEnd w:id="9"/>
      <w:r w:rsidR="005F2BB6">
        <w:t xml:space="preserve"> </w:t>
      </w:r>
    </w:p>
    <w:p w:rsidR="00530A26" w:rsidRPr="00534A84" w:rsidRDefault="00297D37" w:rsidP="00622197">
      <w:pPr>
        <w:rPr>
          <w:b/>
        </w:rPr>
      </w:pPr>
      <w:r w:rsidRPr="00534A84">
        <w:rPr>
          <w:b/>
        </w:rPr>
        <w:t xml:space="preserve">Keywords: </w:t>
      </w:r>
      <w:r w:rsidRPr="00534A84">
        <w:t>Foreign direct investment, employment, quality, quantity, location, policy</w:t>
      </w:r>
      <w:r w:rsidR="00335244" w:rsidRPr="00534A84">
        <w:t>, literature review</w:t>
      </w:r>
      <w:r w:rsidR="005B2EEE" w:rsidRPr="00534A84">
        <w:rPr>
          <w:b/>
        </w:rPr>
        <w:br w:type="page"/>
      </w:r>
    </w:p>
    <w:bookmarkStart w:id="10" w:name="_Toc332827661" w:displacedByCustomXml="next"/>
    <w:bookmarkStart w:id="11" w:name="_Toc332904745" w:displacedByCustomXml="next"/>
    <w:sdt>
      <w:sdtPr>
        <w:rPr>
          <w:rFonts w:eastAsiaTheme="minorHAnsi"/>
          <w:b w:val="0"/>
          <w:bCs w:val="0"/>
          <w:sz w:val="24"/>
          <w:szCs w:val="24"/>
        </w:rPr>
        <w:id w:val="1249537242"/>
        <w:docPartObj>
          <w:docPartGallery w:val="Table of Contents"/>
          <w:docPartUnique/>
        </w:docPartObj>
      </w:sdtPr>
      <w:sdtEndPr>
        <w:rPr>
          <w:noProof/>
        </w:rPr>
      </w:sdtEndPr>
      <w:sdtContent>
        <w:p w:rsidR="00530A26" w:rsidRPr="00534A84" w:rsidRDefault="00530A26" w:rsidP="00530A26">
          <w:pPr>
            <w:pStyle w:val="Kop1"/>
            <w:numPr>
              <w:ilvl w:val="0"/>
              <w:numId w:val="0"/>
            </w:numPr>
            <w:ind w:left="432" w:hanging="432"/>
          </w:pPr>
          <w:r w:rsidRPr="00534A84">
            <w:t>Table of Contents</w:t>
          </w:r>
          <w:bookmarkEnd w:id="11"/>
          <w:bookmarkEnd w:id="10"/>
        </w:p>
        <w:p w:rsidR="002E01EE" w:rsidRPr="00534A84" w:rsidRDefault="00530A26">
          <w:pPr>
            <w:pStyle w:val="Inhopg1"/>
            <w:rPr>
              <w:rFonts w:asciiTheme="minorHAnsi" w:eastAsiaTheme="minorEastAsia" w:hAnsiTheme="minorHAnsi" w:cstheme="minorBidi"/>
              <w:noProof/>
              <w:sz w:val="22"/>
              <w:szCs w:val="22"/>
            </w:rPr>
          </w:pPr>
          <w:r w:rsidRPr="00534A84">
            <w:fldChar w:fldCharType="begin"/>
          </w:r>
          <w:r w:rsidRPr="00534A84">
            <w:instrText xml:space="preserve"> TOC \o "1-3" \h \z \u </w:instrText>
          </w:r>
          <w:r w:rsidRPr="00534A84">
            <w:fldChar w:fldCharType="separate"/>
          </w:r>
          <w:hyperlink r:id="rId9" w:anchor="_Toc332904743" w:history="1"/>
          <w:hyperlink w:anchor="_Toc332904744" w:history="1">
            <w:r w:rsidR="002E01EE" w:rsidRPr="00534A84">
              <w:rPr>
                <w:rStyle w:val="Hyperlink"/>
                <w:noProof/>
              </w:rPr>
              <w:t>Abstrac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44 \h </w:instrText>
            </w:r>
            <w:r w:rsidR="002E01EE" w:rsidRPr="00534A84">
              <w:rPr>
                <w:noProof/>
                <w:webHidden/>
              </w:rPr>
            </w:r>
            <w:r w:rsidR="002E01EE" w:rsidRPr="00534A84">
              <w:rPr>
                <w:noProof/>
                <w:webHidden/>
              </w:rPr>
              <w:fldChar w:fldCharType="separate"/>
            </w:r>
            <w:r w:rsidR="002E01EE" w:rsidRPr="00534A84">
              <w:rPr>
                <w:noProof/>
                <w:webHidden/>
              </w:rPr>
              <w:t>2</w:t>
            </w:r>
            <w:r w:rsidR="002E01EE" w:rsidRPr="00534A84">
              <w:rPr>
                <w:noProof/>
                <w:webHidden/>
              </w:rPr>
              <w:fldChar w:fldCharType="end"/>
            </w:r>
          </w:hyperlink>
        </w:p>
        <w:p w:rsidR="002E01EE" w:rsidRPr="00534A84" w:rsidRDefault="00622197">
          <w:pPr>
            <w:pStyle w:val="Inhopg1"/>
            <w:rPr>
              <w:rFonts w:asciiTheme="minorHAnsi" w:eastAsiaTheme="minorEastAsia" w:hAnsiTheme="minorHAnsi" w:cstheme="minorBidi"/>
              <w:noProof/>
              <w:sz w:val="22"/>
              <w:szCs w:val="22"/>
            </w:rPr>
          </w:pPr>
          <w:hyperlink w:anchor="_Toc332904745" w:history="1">
            <w:r w:rsidR="002E01EE" w:rsidRPr="00534A84">
              <w:rPr>
                <w:rStyle w:val="Hyperlink"/>
                <w:noProof/>
              </w:rPr>
              <w:t>Table of Contents</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45 \h </w:instrText>
            </w:r>
            <w:r w:rsidR="002E01EE" w:rsidRPr="00534A84">
              <w:rPr>
                <w:noProof/>
                <w:webHidden/>
              </w:rPr>
            </w:r>
            <w:r w:rsidR="002E01EE" w:rsidRPr="00534A84">
              <w:rPr>
                <w:noProof/>
                <w:webHidden/>
              </w:rPr>
              <w:fldChar w:fldCharType="separate"/>
            </w:r>
            <w:r w:rsidR="002E01EE" w:rsidRPr="00534A84">
              <w:rPr>
                <w:noProof/>
                <w:webHidden/>
              </w:rPr>
              <w:t>3</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46" w:history="1">
            <w:r w:rsidR="002E01EE" w:rsidRPr="00534A84">
              <w:rPr>
                <w:rStyle w:val="Hyperlink"/>
                <w:noProof/>
              </w:rPr>
              <w:t>1</w:t>
            </w:r>
            <w:r w:rsidR="002E01EE" w:rsidRPr="00534A84">
              <w:rPr>
                <w:rFonts w:asciiTheme="minorHAnsi" w:eastAsiaTheme="minorEastAsia" w:hAnsiTheme="minorHAnsi" w:cstheme="minorBidi"/>
                <w:noProof/>
                <w:sz w:val="22"/>
                <w:szCs w:val="22"/>
              </w:rPr>
              <w:tab/>
            </w:r>
            <w:r w:rsidR="002E01EE" w:rsidRPr="00534A84">
              <w:rPr>
                <w:rStyle w:val="Hyperlink"/>
                <w:noProof/>
              </w:rPr>
              <w:t>Introduction</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46 \h </w:instrText>
            </w:r>
            <w:r w:rsidR="002E01EE" w:rsidRPr="00534A84">
              <w:rPr>
                <w:noProof/>
                <w:webHidden/>
              </w:rPr>
            </w:r>
            <w:r w:rsidR="002E01EE" w:rsidRPr="00534A84">
              <w:rPr>
                <w:noProof/>
                <w:webHidden/>
              </w:rPr>
              <w:fldChar w:fldCharType="separate"/>
            </w:r>
            <w:r w:rsidR="002E01EE" w:rsidRPr="00534A84">
              <w:rPr>
                <w:noProof/>
                <w:webHidden/>
              </w:rPr>
              <w:t>4</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47" w:history="1">
            <w:r w:rsidR="002E01EE" w:rsidRPr="00534A84">
              <w:rPr>
                <w:rStyle w:val="Hyperlink"/>
                <w:noProof/>
              </w:rPr>
              <w:t>2</w:t>
            </w:r>
            <w:r w:rsidR="002E01EE" w:rsidRPr="00534A84">
              <w:rPr>
                <w:rFonts w:asciiTheme="minorHAnsi" w:eastAsiaTheme="minorEastAsia" w:hAnsiTheme="minorHAnsi" w:cstheme="minorBidi"/>
                <w:noProof/>
                <w:sz w:val="22"/>
                <w:szCs w:val="22"/>
              </w:rPr>
              <w:tab/>
            </w:r>
            <w:r w:rsidR="002E01EE" w:rsidRPr="00534A84">
              <w:rPr>
                <w:rStyle w:val="Hyperlink"/>
                <w:noProof/>
              </w:rPr>
              <w:t>What is foreign direct invest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47 \h </w:instrText>
            </w:r>
            <w:r w:rsidR="002E01EE" w:rsidRPr="00534A84">
              <w:rPr>
                <w:noProof/>
                <w:webHidden/>
              </w:rPr>
            </w:r>
            <w:r w:rsidR="002E01EE" w:rsidRPr="00534A84">
              <w:rPr>
                <w:noProof/>
                <w:webHidden/>
              </w:rPr>
              <w:fldChar w:fldCharType="separate"/>
            </w:r>
            <w:r w:rsidR="002E01EE" w:rsidRPr="00534A84">
              <w:rPr>
                <w:noProof/>
                <w:webHidden/>
              </w:rPr>
              <w:t>5</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48" w:history="1">
            <w:r w:rsidR="002E01EE" w:rsidRPr="00534A84">
              <w:rPr>
                <w:rStyle w:val="Hyperlink"/>
                <w:noProof/>
              </w:rPr>
              <w:t>3</w:t>
            </w:r>
            <w:r w:rsidR="002E01EE" w:rsidRPr="00534A84">
              <w:rPr>
                <w:rFonts w:asciiTheme="minorHAnsi" w:eastAsiaTheme="minorEastAsia" w:hAnsiTheme="minorHAnsi" w:cstheme="minorBidi"/>
                <w:noProof/>
                <w:sz w:val="22"/>
                <w:szCs w:val="22"/>
              </w:rPr>
              <w:tab/>
            </w:r>
            <w:r w:rsidR="002E01EE" w:rsidRPr="00534A84">
              <w:rPr>
                <w:rStyle w:val="Hyperlink"/>
                <w:noProof/>
              </w:rPr>
              <w:t>Foreign direct investment and employ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48 \h </w:instrText>
            </w:r>
            <w:r w:rsidR="002E01EE" w:rsidRPr="00534A84">
              <w:rPr>
                <w:noProof/>
                <w:webHidden/>
              </w:rPr>
            </w:r>
            <w:r w:rsidR="002E01EE" w:rsidRPr="00534A84">
              <w:rPr>
                <w:noProof/>
                <w:webHidden/>
              </w:rPr>
              <w:fldChar w:fldCharType="separate"/>
            </w:r>
            <w:r w:rsidR="002E01EE" w:rsidRPr="00534A84">
              <w:rPr>
                <w:noProof/>
                <w:webHidden/>
              </w:rPr>
              <w:t>7</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49" w:history="1">
            <w:r w:rsidR="002E01EE" w:rsidRPr="00534A84">
              <w:rPr>
                <w:rStyle w:val="Hyperlink"/>
                <w:noProof/>
              </w:rPr>
              <w:t>4</w:t>
            </w:r>
            <w:r w:rsidR="002E01EE" w:rsidRPr="00534A84">
              <w:rPr>
                <w:rFonts w:asciiTheme="minorHAnsi" w:eastAsiaTheme="minorEastAsia" w:hAnsiTheme="minorHAnsi" w:cstheme="minorBidi"/>
                <w:noProof/>
                <w:sz w:val="22"/>
                <w:szCs w:val="22"/>
              </w:rPr>
              <w:tab/>
            </w:r>
            <w:r w:rsidR="002E01EE" w:rsidRPr="00534A84">
              <w:rPr>
                <w:rStyle w:val="Hyperlink"/>
                <w:noProof/>
              </w:rPr>
              <w:t>Foreign direct investment and the quantity of employ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49 \h </w:instrText>
            </w:r>
            <w:r w:rsidR="002E01EE" w:rsidRPr="00534A84">
              <w:rPr>
                <w:noProof/>
                <w:webHidden/>
              </w:rPr>
            </w:r>
            <w:r w:rsidR="002E01EE" w:rsidRPr="00534A84">
              <w:rPr>
                <w:noProof/>
                <w:webHidden/>
              </w:rPr>
              <w:fldChar w:fldCharType="separate"/>
            </w:r>
            <w:r w:rsidR="002E01EE" w:rsidRPr="00534A84">
              <w:rPr>
                <w:noProof/>
                <w:webHidden/>
              </w:rPr>
              <w:t>9</w:t>
            </w:r>
            <w:r w:rsidR="002E01EE" w:rsidRPr="00534A84">
              <w:rPr>
                <w:noProof/>
                <w:webHidden/>
              </w:rPr>
              <w:fldChar w:fldCharType="end"/>
            </w:r>
          </w:hyperlink>
        </w:p>
        <w:p w:rsidR="002E01EE" w:rsidRPr="00534A84" w:rsidRDefault="00622197">
          <w:pPr>
            <w:pStyle w:val="Inhopg2"/>
            <w:tabs>
              <w:tab w:val="left" w:pos="880"/>
              <w:tab w:val="right" w:leader="dot" w:pos="9396"/>
            </w:tabs>
            <w:rPr>
              <w:rFonts w:asciiTheme="minorHAnsi" w:eastAsiaTheme="minorEastAsia" w:hAnsiTheme="minorHAnsi" w:cstheme="minorBidi"/>
              <w:noProof/>
              <w:sz w:val="22"/>
              <w:szCs w:val="22"/>
            </w:rPr>
          </w:pPr>
          <w:hyperlink w:anchor="_Toc332904750" w:history="1">
            <w:r w:rsidR="002E01EE" w:rsidRPr="00534A84">
              <w:rPr>
                <w:rStyle w:val="Hyperlink"/>
                <w:noProof/>
              </w:rPr>
              <w:t>4.1</w:t>
            </w:r>
            <w:r w:rsidR="002E01EE" w:rsidRPr="00534A84">
              <w:rPr>
                <w:rFonts w:asciiTheme="minorHAnsi" w:eastAsiaTheme="minorEastAsia" w:hAnsiTheme="minorHAnsi" w:cstheme="minorBidi"/>
                <w:noProof/>
                <w:sz w:val="22"/>
                <w:szCs w:val="22"/>
              </w:rPr>
              <w:tab/>
            </w:r>
            <w:r w:rsidR="002E01EE" w:rsidRPr="00534A84">
              <w:rPr>
                <w:rStyle w:val="Hyperlink"/>
                <w:noProof/>
              </w:rPr>
              <w:t>The direct effects of foreign direct investment on the quantity of employ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0 \h </w:instrText>
            </w:r>
            <w:r w:rsidR="002E01EE" w:rsidRPr="00534A84">
              <w:rPr>
                <w:noProof/>
                <w:webHidden/>
              </w:rPr>
            </w:r>
            <w:r w:rsidR="002E01EE" w:rsidRPr="00534A84">
              <w:rPr>
                <w:noProof/>
                <w:webHidden/>
              </w:rPr>
              <w:fldChar w:fldCharType="separate"/>
            </w:r>
            <w:r w:rsidR="002E01EE" w:rsidRPr="00534A84">
              <w:rPr>
                <w:noProof/>
                <w:webHidden/>
              </w:rPr>
              <w:t>10</w:t>
            </w:r>
            <w:r w:rsidR="002E01EE" w:rsidRPr="00534A84">
              <w:rPr>
                <w:noProof/>
                <w:webHidden/>
              </w:rPr>
              <w:fldChar w:fldCharType="end"/>
            </w:r>
          </w:hyperlink>
        </w:p>
        <w:p w:rsidR="002E01EE" w:rsidRPr="00534A84" w:rsidRDefault="00622197">
          <w:pPr>
            <w:pStyle w:val="Inhopg3"/>
            <w:tabs>
              <w:tab w:val="left" w:pos="1320"/>
              <w:tab w:val="right" w:leader="dot" w:pos="9396"/>
            </w:tabs>
            <w:rPr>
              <w:rFonts w:asciiTheme="minorHAnsi" w:eastAsiaTheme="minorEastAsia" w:hAnsiTheme="minorHAnsi" w:cstheme="minorBidi"/>
              <w:noProof/>
              <w:sz w:val="22"/>
              <w:szCs w:val="22"/>
            </w:rPr>
          </w:pPr>
          <w:hyperlink w:anchor="_Toc332904751" w:history="1">
            <w:r w:rsidR="002E01EE" w:rsidRPr="00534A84">
              <w:rPr>
                <w:rStyle w:val="Hyperlink"/>
                <w:noProof/>
              </w:rPr>
              <w:t>4.1.1</w:t>
            </w:r>
            <w:r w:rsidR="002E01EE" w:rsidRPr="00534A84">
              <w:rPr>
                <w:rFonts w:asciiTheme="minorHAnsi" w:eastAsiaTheme="minorEastAsia" w:hAnsiTheme="minorHAnsi" w:cstheme="minorBidi"/>
                <w:noProof/>
                <w:sz w:val="22"/>
                <w:szCs w:val="22"/>
              </w:rPr>
              <w:tab/>
            </w:r>
            <w:r w:rsidR="002E01EE" w:rsidRPr="00534A84">
              <w:rPr>
                <w:rStyle w:val="Hyperlink"/>
                <w:noProof/>
              </w:rPr>
              <w:t>Greenfield type invest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1 \h </w:instrText>
            </w:r>
            <w:r w:rsidR="002E01EE" w:rsidRPr="00534A84">
              <w:rPr>
                <w:noProof/>
                <w:webHidden/>
              </w:rPr>
            </w:r>
            <w:r w:rsidR="002E01EE" w:rsidRPr="00534A84">
              <w:rPr>
                <w:noProof/>
                <w:webHidden/>
              </w:rPr>
              <w:fldChar w:fldCharType="separate"/>
            </w:r>
            <w:r w:rsidR="002E01EE" w:rsidRPr="00534A84">
              <w:rPr>
                <w:noProof/>
                <w:webHidden/>
              </w:rPr>
              <w:t>10</w:t>
            </w:r>
            <w:r w:rsidR="002E01EE" w:rsidRPr="00534A84">
              <w:rPr>
                <w:noProof/>
                <w:webHidden/>
              </w:rPr>
              <w:fldChar w:fldCharType="end"/>
            </w:r>
          </w:hyperlink>
        </w:p>
        <w:p w:rsidR="002E01EE" w:rsidRPr="00534A84" w:rsidRDefault="00622197">
          <w:pPr>
            <w:pStyle w:val="Inhopg3"/>
            <w:tabs>
              <w:tab w:val="left" w:pos="1320"/>
              <w:tab w:val="right" w:leader="dot" w:pos="9396"/>
            </w:tabs>
            <w:rPr>
              <w:rFonts w:asciiTheme="minorHAnsi" w:eastAsiaTheme="minorEastAsia" w:hAnsiTheme="minorHAnsi" w:cstheme="minorBidi"/>
              <w:noProof/>
              <w:sz w:val="22"/>
              <w:szCs w:val="22"/>
            </w:rPr>
          </w:pPr>
          <w:hyperlink w:anchor="_Toc332904752" w:history="1">
            <w:r w:rsidR="002E01EE" w:rsidRPr="00534A84">
              <w:rPr>
                <w:rStyle w:val="Hyperlink"/>
                <w:noProof/>
              </w:rPr>
              <w:t>4.1.2</w:t>
            </w:r>
            <w:r w:rsidR="002E01EE" w:rsidRPr="00534A84">
              <w:rPr>
                <w:rFonts w:asciiTheme="minorHAnsi" w:eastAsiaTheme="minorEastAsia" w:hAnsiTheme="minorHAnsi" w:cstheme="minorBidi"/>
                <w:noProof/>
                <w:sz w:val="22"/>
                <w:szCs w:val="22"/>
              </w:rPr>
              <w:tab/>
            </w:r>
            <w:r w:rsidR="002E01EE" w:rsidRPr="00534A84">
              <w:rPr>
                <w:rStyle w:val="Hyperlink"/>
                <w:noProof/>
              </w:rPr>
              <w:t>Merger &amp; Acquisition type invest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2 \h </w:instrText>
            </w:r>
            <w:r w:rsidR="002E01EE" w:rsidRPr="00534A84">
              <w:rPr>
                <w:noProof/>
                <w:webHidden/>
              </w:rPr>
            </w:r>
            <w:r w:rsidR="002E01EE" w:rsidRPr="00534A84">
              <w:rPr>
                <w:noProof/>
                <w:webHidden/>
              </w:rPr>
              <w:fldChar w:fldCharType="separate"/>
            </w:r>
            <w:r w:rsidR="002E01EE" w:rsidRPr="00534A84">
              <w:rPr>
                <w:noProof/>
                <w:webHidden/>
              </w:rPr>
              <w:t>10</w:t>
            </w:r>
            <w:r w:rsidR="002E01EE" w:rsidRPr="00534A84">
              <w:rPr>
                <w:noProof/>
                <w:webHidden/>
              </w:rPr>
              <w:fldChar w:fldCharType="end"/>
            </w:r>
          </w:hyperlink>
        </w:p>
        <w:p w:rsidR="002E01EE" w:rsidRPr="00534A84" w:rsidRDefault="00622197">
          <w:pPr>
            <w:pStyle w:val="Inhopg2"/>
            <w:tabs>
              <w:tab w:val="left" w:pos="880"/>
              <w:tab w:val="right" w:leader="dot" w:pos="9396"/>
            </w:tabs>
            <w:rPr>
              <w:rFonts w:asciiTheme="minorHAnsi" w:eastAsiaTheme="minorEastAsia" w:hAnsiTheme="minorHAnsi" w:cstheme="minorBidi"/>
              <w:noProof/>
              <w:sz w:val="22"/>
              <w:szCs w:val="22"/>
            </w:rPr>
          </w:pPr>
          <w:hyperlink w:anchor="_Toc332904753" w:history="1">
            <w:r w:rsidR="002E01EE" w:rsidRPr="00534A84">
              <w:rPr>
                <w:rStyle w:val="Hyperlink"/>
                <w:noProof/>
              </w:rPr>
              <w:t>4.2</w:t>
            </w:r>
            <w:r w:rsidR="002E01EE" w:rsidRPr="00534A84">
              <w:rPr>
                <w:rFonts w:asciiTheme="minorHAnsi" w:eastAsiaTheme="minorEastAsia" w:hAnsiTheme="minorHAnsi" w:cstheme="minorBidi"/>
                <w:noProof/>
                <w:sz w:val="22"/>
                <w:szCs w:val="22"/>
              </w:rPr>
              <w:tab/>
            </w:r>
            <w:r w:rsidR="002E01EE" w:rsidRPr="00534A84">
              <w:rPr>
                <w:rStyle w:val="Hyperlink"/>
                <w:noProof/>
              </w:rPr>
              <w:t>The indirect effects of foreign direct investment on the quantity of employ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3 \h </w:instrText>
            </w:r>
            <w:r w:rsidR="002E01EE" w:rsidRPr="00534A84">
              <w:rPr>
                <w:noProof/>
                <w:webHidden/>
              </w:rPr>
            </w:r>
            <w:r w:rsidR="002E01EE" w:rsidRPr="00534A84">
              <w:rPr>
                <w:noProof/>
                <w:webHidden/>
              </w:rPr>
              <w:fldChar w:fldCharType="separate"/>
            </w:r>
            <w:r w:rsidR="002E01EE" w:rsidRPr="00534A84">
              <w:rPr>
                <w:noProof/>
                <w:webHidden/>
              </w:rPr>
              <w:t>11</w:t>
            </w:r>
            <w:r w:rsidR="002E01EE" w:rsidRPr="00534A84">
              <w:rPr>
                <w:noProof/>
                <w:webHidden/>
              </w:rPr>
              <w:fldChar w:fldCharType="end"/>
            </w:r>
          </w:hyperlink>
        </w:p>
        <w:p w:rsidR="002E01EE" w:rsidRPr="00534A84" w:rsidRDefault="00622197">
          <w:pPr>
            <w:pStyle w:val="Inhopg3"/>
            <w:tabs>
              <w:tab w:val="left" w:pos="1320"/>
              <w:tab w:val="right" w:leader="dot" w:pos="9396"/>
            </w:tabs>
            <w:rPr>
              <w:rFonts w:asciiTheme="minorHAnsi" w:eastAsiaTheme="minorEastAsia" w:hAnsiTheme="minorHAnsi" w:cstheme="minorBidi"/>
              <w:noProof/>
              <w:sz w:val="22"/>
              <w:szCs w:val="22"/>
            </w:rPr>
          </w:pPr>
          <w:hyperlink w:anchor="_Toc332904754" w:history="1">
            <w:r w:rsidR="002E01EE" w:rsidRPr="00534A84">
              <w:rPr>
                <w:rStyle w:val="Hyperlink"/>
                <w:noProof/>
              </w:rPr>
              <w:t>4.2.1</w:t>
            </w:r>
            <w:r w:rsidR="002E01EE" w:rsidRPr="00534A84">
              <w:rPr>
                <w:rFonts w:asciiTheme="minorHAnsi" w:eastAsiaTheme="minorEastAsia" w:hAnsiTheme="minorHAnsi" w:cstheme="minorBidi"/>
                <w:noProof/>
                <w:sz w:val="22"/>
                <w:szCs w:val="22"/>
              </w:rPr>
              <w:tab/>
            </w:r>
            <w:r w:rsidR="002E01EE" w:rsidRPr="00534A84">
              <w:rPr>
                <w:rStyle w:val="Hyperlink"/>
                <w:noProof/>
              </w:rPr>
              <w:t>Local linkages</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4 \h </w:instrText>
            </w:r>
            <w:r w:rsidR="002E01EE" w:rsidRPr="00534A84">
              <w:rPr>
                <w:noProof/>
                <w:webHidden/>
              </w:rPr>
            </w:r>
            <w:r w:rsidR="002E01EE" w:rsidRPr="00534A84">
              <w:rPr>
                <w:noProof/>
                <w:webHidden/>
              </w:rPr>
              <w:fldChar w:fldCharType="separate"/>
            </w:r>
            <w:r w:rsidR="002E01EE" w:rsidRPr="00534A84">
              <w:rPr>
                <w:noProof/>
                <w:webHidden/>
              </w:rPr>
              <w:t>12</w:t>
            </w:r>
            <w:r w:rsidR="002E01EE" w:rsidRPr="00534A84">
              <w:rPr>
                <w:noProof/>
                <w:webHidden/>
              </w:rPr>
              <w:fldChar w:fldCharType="end"/>
            </w:r>
          </w:hyperlink>
        </w:p>
        <w:p w:rsidR="002E01EE" w:rsidRPr="00534A84" w:rsidRDefault="00622197">
          <w:pPr>
            <w:pStyle w:val="Inhopg3"/>
            <w:tabs>
              <w:tab w:val="left" w:pos="1320"/>
              <w:tab w:val="right" w:leader="dot" w:pos="9396"/>
            </w:tabs>
            <w:rPr>
              <w:rFonts w:asciiTheme="minorHAnsi" w:eastAsiaTheme="minorEastAsia" w:hAnsiTheme="minorHAnsi" w:cstheme="minorBidi"/>
              <w:noProof/>
              <w:sz w:val="22"/>
              <w:szCs w:val="22"/>
            </w:rPr>
          </w:pPr>
          <w:hyperlink w:anchor="_Toc332904755" w:history="1">
            <w:r w:rsidR="002E01EE" w:rsidRPr="00534A84">
              <w:rPr>
                <w:rStyle w:val="Hyperlink"/>
                <w:noProof/>
              </w:rPr>
              <w:t>4.2.2</w:t>
            </w:r>
            <w:r w:rsidR="002E01EE" w:rsidRPr="00534A84">
              <w:rPr>
                <w:rFonts w:asciiTheme="minorHAnsi" w:eastAsiaTheme="minorEastAsia" w:hAnsiTheme="minorHAnsi" w:cstheme="minorBidi"/>
                <w:noProof/>
                <w:sz w:val="22"/>
                <w:szCs w:val="22"/>
              </w:rPr>
              <w:tab/>
            </w:r>
            <w:r w:rsidR="002E01EE" w:rsidRPr="00534A84">
              <w:rPr>
                <w:rStyle w:val="Hyperlink"/>
                <w:noProof/>
              </w:rPr>
              <w:t>Crowding in or ou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5 \h </w:instrText>
            </w:r>
            <w:r w:rsidR="002E01EE" w:rsidRPr="00534A84">
              <w:rPr>
                <w:noProof/>
                <w:webHidden/>
              </w:rPr>
            </w:r>
            <w:r w:rsidR="002E01EE" w:rsidRPr="00534A84">
              <w:rPr>
                <w:noProof/>
                <w:webHidden/>
              </w:rPr>
              <w:fldChar w:fldCharType="separate"/>
            </w:r>
            <w:r w:rsidR="002E01EE" w:rsidRPr="00534A84">
              <w:rPr>
                <w:noProof/>
                <w:webHidden/>
              </w:rPr>
              <w:t>13</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56" w:history="1">
            <w:r w:rsidR="002E01EE" w:rsidRPr="00534A84">
              <w:rPr>
                <w:rStyle w:val="Hyperlink"/>
                <w:noProof/>
              </w:rPr>
              <w:t>5</w:t>
            </w:r>
            <w:r w:rsidR="002E01EE" w:rsidRPr="00534A84">
              <w:rPr>
                <w:rFonts w:asciiTheme="minorHAnsi" w:eastAsiaTheme="minorEastAsia" w:hAnsiTheme="minorHAnsi" w:cstheme="minorBidi"/>
                <w:noProof/>
                <w:sz w:val="22"/>
                <w:szCs w:val="22"/>
              </w:rPr>
              <w:tab/>
            </w:r>
            <w:r w:rsidR="002E01EE" w:rsidRPr="00534A84">
              <w:rPr>
                <w:rStyle w:val="Hyperlink"/>
                <w:noProof/>
              </w:rPr>
              <w:t>Foreign direct investment and the quality of employ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6 \h </w:instrText>
            </w:r>
            <w:r w:rsidR="002E01EE" w:rsidRPr="00534A84">
              <w:rPr>
                <w:noProof/>
                <w:webHidden/>
              </w:rPr>
            </w:r>
            <w:r w:rsidR="002E01EE" w:rsidRPr="00534A84">
              <w:rPr>
                <w:noProof/>
                <w:webHidden/>
              </w:rPr>
              <w:fldChar w:fldCharType="separate"/>
            </w:r>
            <w:r w:rsidR="002E01EE" w:rsidRPr="00534A84">
              <w:rPr>
                <w:noProof/>
                <w:webHidden/>
              </w:rPr>
              <w:t>15</w:t>
            </w:r>
            <w:r w:rsidR="002E01EE" w:rsidRPr="00534A84">
              <w:rPr>
                <w:noProof/>
                <w:webHidden/>
              </w:rPr>
              <w:fldChar w:fldCharType="end"/>
            </w:r>
          </w:hyperlink>
        </w:p>
        <w:p w:rsidR="002E01EE" w:rsidRPr="00534A84" w:rsidRDefault="00622197">
          <w:pPr>
            <w:pStyle w:val="Inhopg2"/>
            <w:tabs>
              <w:tab w:val="left" w:pos="880"/>
              <w:tab w:val="right" w:leader="dot" w:pos="9396"/>
            </w:tabs>
            <w:rPr>
              <w:rFonts w:asciiTheme="minorHAnsi" w:eastAsiaTheme="minorEastAsia" w:hAnsiTheme="minorHAnsi" w:cstheme="minorBidi"/>
              <w:noProof/>
              <w:sz w:val="22"/>
              <w:szCs w:val="22"/>
            </w:rPr>
          </w:pPr>
          <w:hyperlink w:anchor="_Toc332904757" w:history="1">
            <w:r w:rsidR="002E01EE" w:rsidRPr="00534A84">
              <w:rPr>
                <w:rStyle w:val="Hyperlink"/>
                <w:noProof/>
              </w:rPr>
              <w:t>5.1</w:t>
            </w:r>
            <w:r w:rsidR="002E01EE" w:rsidRPr="00534A84">
              <w:rPr>
                <w:rFonts w:asciiTheme="minorHAnsi" w:eastAsiaTheme="minorEastAsia" w:hAnsiTheme="minorHAnsi" w:cstheme="minorBidi"/>
                <w:noProof/>
                <w:sz w:val="22"/>
                <w:szCs w:val="22"/>
              </w:rPr>
              <w:tab/>
            </w:r>
            <w:r w:rsidR="002E01EE" w:rsidRPr="00534A84">
              <w:rPr>
                <w:rStyle w:val="Hyperlink"/>
                <w:noProof/>
              </w:rPr>
              <w:t>Wages</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7 \h </w:instrText>
            </w:r>
            <w:r w:rsidR="002E01EE" w:rsidRPr="00534A84">
              <w:rPr>
                <w:noProof/>
                <w:webHidden/>
              </w:rPr>
            </w:r>
            <w:r w:rsidR="002E01EE" w:rsidRPr="00534A84">
              <w:rPr>
                <w:noProof/>
                <w:webHidden/>
              </w:rPr>
              <w:fldChar w:fldCharType="separate"/>
            </w:r>
            <w:r w:rsidR="002E01EE" w:rsidRPr="00534A84">
              <w:rPr>
                <w:noProof/>
                <w:webHidden/>
              </w:rPr>
              <w:t>15</w:t>
            </w:r>
            <w:r w:rsidR="002E01EE" w:rsidRPr="00534A84">
              <w:rPr>
                <w:noProof/>
                <w:webHidden/>
              </w:rPr>
              <w:fldChar w:fldCharType="end"/>
            </w:r>
          </w:hyperlink>
        </w:p>
        <w:p w:rsidR="002E01EE" w:rsidRPr="00534A84" w:rsidRDefault="00622197">
          <w:pPr>
            <w:pStyle w:val="Inhopg2"/>
            <w:tabs>
              <w:tab w:val="left" w:pos="880"/>
              <w:tab w:val="right" w:leader="dot" w:pos="9396"/>
            </w:tabs>
            <w:rPr>
              <w:rFonts w:asciiTheme="minorHAnsi" w:eastAsiaTheme="minorEastAsia" w:hAnsiTheme="minorHAnsi" w:cstheme="minorBidi"/>
              <w:noProof/>
              <w:sz w:val="22"/>
              <w:szCs w:val="22"/>
            </w:rPr>
          </w:pPr>
          <w:hyperlink w:anchor="_Toc332904758" w:history="1">
            <w:r w:rsidR="002E01EE" w:rsidRPr="00534A84">
              <w:rPr>
                <w:rStyle w:val="Hyperlink"/>
                <w:noProof/>
              </w:rPr>
              <w:t>5.2</w:t>
            </w:r>
            <w:r w:rsidR="002E01EE" w:rsidRPr="00534A84">
              <w:rPr>
                <w:rFonts w:asciiTheme="minorHAnsi" w:eastAsiaTheme="minorEastAsia" w:hAnsiTheme="minorHAnsi" w:cstheme="minorBidi"/>
                <w:noProof/>
                <w:sz w:val="22"/>
                <w:szCs w:val="22"/>
              </w:rPr>
              <w:tab/>
            </w:r>
            <w:r w:rsidR="002E01EE" w:rsidRPr="00534A84">
              <w:rPr>
                <w:rStyle w:val="Hyperlink"/>
                <w:noProof/>
              </w:rPr>
              <w:t>Productivity</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8 \h </w:instrText>
            </w:r>
            <w:r w:rsidR="002E01EE" w:rsidRPr="00534A84">
              <w:rPr>
                <w:noProof/>
                <w:webHidden/>
              </w:rPr>
            </w:r>
            <w:r w:rsidR="002E01EE" w:rsidRPr="00534A84">
              <w:rPr>
                <w:noProof/>
                <w:webHidden/>
              </w:rPr>
              <w:fldChar w:fldCharType="separate"/>
            </w:r>
            <w:r w:rsidR="002E01EE" w:rsidRPr="00534A84">
              <w:rPr>
                <w:noProof/>
                <w:webHidden/>
              </w:rPr>
              <w:t>17</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59" w:history="1">
            <w:r w:rsidR="002E01EE" w:rsidRPr="00534A84">
              <w:rPr>
                <w:rStyle w:val="Hyperlink"/>
                <w:noProof/>
              </w:rPr>
              <w:t>6</w:t>
            </w:r>
            <w:r w:rsidR="002E01EE" w:rsidRPr="00534A84">
              <w:rPr>
                <w:rFonts w:asciiTheme="minorHAnsi" w:eastAsiaTheme="minorEastAsia" w:hAnsiTheme="minorHAnsi" w:cstheme="minorBidi"/>
                <w:noProof/>
                <w:sz w:val="22"/>
                <w:szCs w:val="22"/>
              </w:rPr>
              <w:tab/>
            </w:r>
            <w:r w:rsidR="002E01EE" w:rsidRPr="00534A84">
              <w:rPr>
                <w:rStyle w:val="Hyperlink"/>
                <w:noProof/>
              </w:rPr>
              <w:t>Foreign direct investment and the location of employ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59 \h </w:instrText>
            </w:r>
            <w:r w:rsidR="002E01EE" w:rsidRPr="00534A84">
              <w:rPr>
                <w:noProof/>
                <w:webHidden/>
              </w:rPr>
            </w:r>
            <w:r w:rsidR="002E01EE" w:rsidRPr="00534A84">
              <w:rPr>
                <w:noProof/>
                <w:webHidden/>
              </w:rPr>
              <w:fldChar w:fldCharType="separate"/>
            </w:r>
            <w:r w:rsidR="002E01EE" w:rsidRPr="00534A84">
              <w:rPr>
                <w:noProof/>
                <w:webHidden/>
              </w:rPr>
              <w:t>20</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60" w:history="1">
            <w:r w:rsidR="002E01EE" w:rsidRPr="00534A84">
              <w:rPr>
                <w:rStyle w:val="Hyperlink"/>
                <w:noProof/>
              </w:rPr>
              <w:t>7</w:t>
            </w:r>
            <w:r w:rsidR="002E01EE" w:rsidRPr="00534A84">
              <w:rPr>
                <w:rFonts w:asciiTheme="minorHAnsi" w:eastAsiaTheme="minorEastAsia" w:hAnsiTheme="minorHAnsi" w:cstheme="minorBidi"/>
                <w:noProof/>
                <w:sz w:val="22"/>
                <w:szCs w:val="22"/>
              </w:rPr>
              <w:tab/>
            </w:r>
            <w:r w:rsidR="002E01EE" w:rsidRPr="00534A84">
              <w:rPr>
                <w:rStyle w:val="Hyperlink"/>
                <w:noProof/>
              </w:rPr>
              <w:t>Policy and foreign direct investment</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60 \h </w:instrText>
            </w:r>
            <w:r w:rsidR="002E01EE" w:rsidRPr="00534A84">
              <w:rPr>
                <w:noProof/>
                <w:webHidden/>
              </w:rPr>
            </w:r>
            <w:r w:rsidR="002E01EE" w:rsidRPr="00534A84">
              <w:rPr>
                <w:noProof/>
                <w:webHidden/>
              </w:rPr>
              <w:fldChar w:fldCharType="separate"/>
            </w:r>
            <w:r w:rsidR="002E01EE" w:rsidRPr="00534A84">
              <w:rPr>
                <w:noProof/>
                <w:webHidden/>
              </w:rPr>
              <w:t>22</w:t>
            </w:r>
            <w:r w:rsidR="002E01EE" w:rsidRPr="00534A84">
              <w:rPr>
                <w:noProof/>
                <w:webHidden/>
              </w:rPr>
              <w:fldChar w:fldCharType="end"/>
            </w:r>
          </w:hyperlink>
        </w:p>
        <w:p w:rsidR="002E01EE" w:rsidRPr="00534A84" w:rsidRDefault="00622197">
          <w:pPr>
            <w:pStyle w:val="Inhopg1"/>
            <w:tabs>
              <w:tab w:val="left" w:pos="480"/>
            </w:tabs>
            <w:rPr>
              <w:rFonts w:asciiTheme="minorHAnsi" w:eastAsiaTheme="minorEastAsia" w:hAnsiTheme="minorHAnsi" w:cstheme="minorBidi"/>
              <w:noProof/>
              <w:sz w:val="22"/>
              <w:szCs w:val="22"/>
            </w:rPr>
          </w:pPr>
          <w:hyperlink w:anchor="_Toc332904761" w:history="1">
            <w:r w:rsidR="002E01EE" w:rsidRPr="00534A84">
              <w:rPr>
                <w:rStyle w:val="Hyperlink"/>
                <w:noProof/>
              </w:rPr>
              <w:t>8</w:t>
            </w:r>
            <w:r w:rsidR="002E01EE" w:rsidRPr="00534A84">
              <w:rPr>
                <w:rFonts w:asciiTheme="minorHAnsi" w:eastAsiaTheme="minorEastAsia" w:hAnsiTheme="minorHAnsi" w:cstheme="minorBidi"/>
                <w:noProof/>
                <w:sz w:val="22"/>
                <w:szCs w:val="22"/>
              </w:rPr>
              <w:tab/>
            </w:r>
            <w:r w:rsidR="002E01EE" w:rsidRPr="00534A84">
              <w:rPr>
                <w:rStyle w:val="Hyperlink"/>
                <w:noProof/>
              </w:rPr>
              <w:t>Conclusions</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61 \h </w:instrText>
            </w:r>
            <w:r w:rsidR="002E01EE" w:rsidRPr="00534A84">
              <w:rPr>
                <w:noProof/>
                <w:webHidden/>
              </w:rPr>
            </w:r>
            <w:r w:rsidR="002E01EE" w:rsidRPr="00534A84">
              <w:rPr>
                <w:noProof/>
                <w:webHidden/>
              </w:rPr>
              <w:fldChar w:fldCharType="separate"/>
            </w:r>
            <w:r w:rsidR="002E01EE" w:rsidRPr="00534A84">
              <w:rPr>
                <w:noProof/>
                <w:webHidden/>
              </w:rPr>
              <w:t>24</w:t>
            </w:r>
            <w:r w:rsidR="002E01EE" w:rsidRPr="00534A84">
              <w:rPr>
                <w:noProof/>
                <w:webHidden/>
              </w:rPr>
              <w:fldChar w:fldCharType="end"/>
            </w:r>
          </w:hyperlink>
        </w:p>
        <w:p w:rsidR="002E01EE" w:rsidRPr="00534A84" w:rsidRDefault="00622197">
          <w:pPr>
            <w:pStyle w:val="Inhopg1"/>
            <w:rPr>
              <w:rFonts w:asciiTheme="minorHAnsi" w:eastAsiaTheme="minorEastAsia" w:hAnsiTheme="minorHAnsi" w:cstheme="minorBidi"/>
              <w:noProof/>
              <w:sz w:val="22"/>
              <w:szCs w:val="22"/>
            </w:rPr>
          </w:pPr>
          <w:hyperlink w:anchor="_Toc332904762" w:history="1">
            <w:r w:rsidR="002E01EE" w:rsidRPr="00534A84">
              <w:rPr>
                <w:rStyle w:val="Hyperlink"/>
                <w:noProof/>
              </w:rPr>
              <w:t>Literature</w:t>
            </w:r>
            <w:r w:rsidR="002E01EE" w:rsidRPr="00534A84">
              <w:rPr>
                <w:noProof/>
                <w:webHidden/>
              </w:rPr>
              <w:tab/>
            </w:r>
            <w:r w:rsidR="002E01EE" w:rsidRPr="00534A84">
              <w:rPr>
                <w:noProof/>
                <w:webHidden/>
              </w:rPr>
              <w:fldChar w:fldCharType="begin"/>
            </w:r>
            <w:r w:rsidR="002E01EE" w:rsidRPr="00534A84">
              <w:rPr>
                <w:noProof/>
                <w:webHidden/>
              </w:rPr>
              <w:instrText xml:space="preserve"> PAGEREF _Toc332904762 \h </w:instrText>
            </w:r>
            <w:r w:rsidR="002E01EE" w:rsidRPr="00534A84">
              <w:rPr>
                <w:noProof/>
                <w:webHidden/>
              </w:rPr>
            </w:r>
            <w:r w:rsidR="002E01EE" w:rsidRPr="00534A84">
              <w:rPr>
                <w:noProof/>
                <w:webHidden/>
              </w:rPr>
              <w:fldChar w:fldCharType="separate"/>
            </w:r>
            <w:r w:rsidR="002E01EE" w:rsidRPr="00534A84">
              <w:rPr>
                <w:noProof/>
                <w:webHidden/>
              </w:rPr>
              <w:t>26</w:t>
            </w:r>
            <w:r w:rsidR="002E01EE" w:rsidRPr="00534A84">
              <w:rPr>
                <w:noProof/>
                <w:webHidden/>
              </w:rPr>
              <w:fldChar w:fldCharType="end"/>
            </w:r>
          </w:hyperlink>
        </w:p>
        <w:p w:rsidR="00530A26" w:rsidRPr="00534A84" w:rsidRDefault="00530A26">
          <w:r w:rsidRPr="00534A84">
            <w:rPr>
              <w:b/>
              <w:bCs/>
              <w:noProof/>
            </w:rPr>
            <w:fldChar w:fldCharType="end"/>
          </w:r>
        </w:p>
      </w:sdtContent>
    </w:sdt>
    <w:p w:rsidR="00530A26" w:rsidRPr="00534A84" w:rsidRDefault="00530A26">
      <w:pPr>
        <w:spacing w:line="276" w:lineRule="auto"/>
      </w:pPr>
      <w:r w:rsidRPr="00534A84">
        <w:br w:type="page"/>
      </w:r>
    </w:p>
    <w:p w:rsidR="00F12E62" w:rsidRPr="00534A84" w:rsidRDefault="00B5453D" w:rsidP="00530A26">
      <w:pPr>
        <w:pStyle w:val="Kop1"/>
      </w:pPr>
      <w:bookmarkStart w:id="12" w:name="_Toc332827567"/>
      <w:bookmarkStart w:id="13" w:name="_Toc332904746"/>
      <w:bookmarkStart w:id="14" w:name="_Ref333250914"/>
      <w:bookmarkStart w:id="15" w:name="_Ref333250919"/>
      <w:r w:rsidRPr="00534A84">
        <w:lastRenderedPageBreak/>
        <w:t>I</w:t>
      </w:r>
      <w:r w:rsidR="00F12E62" w:rsidRPr="00534A84">
        <w:t>ntroduction</w:t>
      </w:r>
      <w:bookmarkEnd w:id="8"/>
      <w:bookmarkEnd w:id="12"/>
      <w:bookmarkEnd w:id="13"/>
      <w:bookmarkEnd w:id="14"/>
      <w:bookmarkEnd w:id="15"/>
    </w:p>
    <w:p w:rsidR="008D2628" w:rsidRPr="00534A84" w:rsidRDefault="00803B42" w:rsidP="003756FE">
      <w:r w:rsidRPr="00534A84">
        <w:t>Foreign direct investment has been a subject of interest for many years now and has continued to be one in recent years. One of the reasons for this interest is that f</w:t>
      </w:r>
      <w:r w:rsidR="00E808FB" w:rsidRPr="00534A84">
        <w:t xml:space="preserve">oreign </w:t>
      </w:r>
      <w:r w:rsidR="00134213" w:rsidRPr="00534A84">
        <w:t xml:space="preserve">direct investment or FDI has in the last </w:t>
      </w:r>
      <w:r w:rsidR="0033045D" w:rsidRPr="00534A84">
        <w:t>decade</w:t>
      </w:r>
      <w:r w:rsidRPr="00534A84">
        <w:t>s</w:t>
      </w:r>
      <w:r w:rsidR="0033045D" w:rsidRPr="00534A84">
        <w:t xml:space="preserve"> </w:t>
      </w:r>
      <w:r w:rsidRPr="00534A84">
        <w:t xml:space="preserve">seen a massive surge, </w:t>
      </w:r>
      <w:r w:rsidR="00256E08" w:rsidRPr="00534A84">
        <w:t>a</w:t>
      </w:r>
      <w:r w:rsidRPr="00534A84">
        <w:t xml:space="preserve">ccording to </w:t>
      </w:r>
      <w:r w:rsidR="007D3938" w:rsidRPr="00534A84">
        <w:fldChar w:fldCharType="begin"/>
      </w:r>
      <w:r w:rsidR="007D3938" w:rsidRPr="00534A84">
        <w:instrText xml:space="preserve"> ADDIN ZOTERO_ITEM CSL_CITATION {"citationID":"2hjbgg6as","properties":{"formattedCitation":"(UNCTAD, 2012)","plainCitation":"(UNCTAD, 2012)"},"citationItems":[{"id":74,"uris":["http://zotero.org/users/1061041/items/UX8UGU3E"],"uri":["http://zotero.org/users/1061041/items/UX8UGU3E"],"itemData":{"id":74,"type":"book","title":"World Investment Report 2012: Towards a New Generation of Investment Policies","publisher":"United Nations Conference on Trade and Development","URL":"http://www.unctad-docs.org/files/UNCTAD-WIR2012-Full-en.pdf","shortTitle":"WIR2012","author":[{"family":"UNCTAD","given":""}],"issued":{"year":2012}}}],"schema":"https://github.com/citation-style-language/schema/raw/master/csl-citation.json"} </w:instrText>
      </w:r>
      <w:r w:rsidR="007D3938" w:rsidRPr="00534A84">
        <w:fldChar w:fldCharType="separate"/>
      </w:r>
      <w:r w:rsidR="007D3938" w:rsidRPr="00534A84">
        <w:t>UNCTAD (2012)</w:t>
      </w:r>
      <w:r w:rsidR="007D3938" w:rsidRPr="00534A84">
        <w:fldChar w:fldCharType="end"/>
      </w:r>
      <w:r w:rsidR="007D3938" w:rsidRPr="00534A84">
        <w:t xml:space="preserve"> </w:t>
      </w:r>
      <w:r w:rsidR="00256E08" w:rsidRPr="00534A84">
        <w:t>the foreign direct investment inward stock of</w:t>
      </w:r>
      <w:r w:rsidR="007D3938" w:rsidRPr="00534A84">
        <w:t xml:space="preserve"> the world has grown from 2.081</w:t>
      </w:r>
      <w:r w:rsidR="00256E08" w:rsidRPr="00534A84">
        <w:t xml:space="preserve"> </w:t>
      </w:r>
      <w:r w:rsidR="007D3938" w:rsidRPr="00534A84">
        <w:t>billions of dollars in 1990 to a 14.588</w:t>
      </w:r>
      <w:r w:rsidR="00256E08" w:rsidRPr="00534A84">
        <w:t xml:space="preserve"> </w:t>
      </w:r>
      <w:r w:rsidR="007D3938" w:rsidRPr="00534A84">
        <w:t>b</w:t>
      </w:r>
      <w:r w:rsidR="00256E08" w:rsidRPr="00534A84">
        <w:t>illion</w:t>
      </w:r>
      <w:r w:rsidR="007D3938" w:rsidRPr="00534A84">
        <w:t xml:space="preserve"> pre-crisis average</w:t>
      </w:r>
      <w:r w:rsidR="00256E08" w:rsidRPr="00534A84">
        <w:t xml:space="preserve"> in </w:t>
      </w:r>
      <w:r w:rsidR="007D3938" w:rsidRPr="00534A84">
        <w:t xml:space="preserve">2005-2007 </w:t>
      </w:r>
      <w:r w:rsidR="00256E08" w:rsidRPr="00534A84">
        <w:t xml:space="preserve">and has continued to grow to reach </w:t>
      </w:r>
      <w:r w:rsidR="008D2628" w:rsidRPr="00534A84">
        <w:t xml:space="preserve">a staggering amount of </w:t>
      </w:r>
      <w:r w:rsidR="007D3938" w:rsidRPr="00534A84">
        <w:t>20.438 billion in 2011</w:t>
      </w:r>
      <w:r w:rsidR="00360961" w:rsidRPr="00534A84">
        <w:t>.</w:t>
      </w:r>
      <w:r w:rsidRPr="00534A84">
        <w:t xml:space="preserve"> </w:t>
      </w:r>
      <w:r w:rsidR="00256E08" w:rsidRPr="00534A84">
        <w:t xml:space="preserve">An increase of more than </w:t>
      </w:r>
      <w:r w:rsidR="007D3938" w:rsidRPr="00534A84">
        <w:t>882</w:t>
      </w:r>
      <w:r w:rsidR="00256E08" w:rsidRPr="00534A84">
        <w:t>% in</w:t>
      </w:r>
      <w:r w:rsidR="007D3938" w:rsidRPr="00534A84">
        <w:t xml:space="preserve"> little over</w:t>
      </w:r>
      <w:r w:rsidR="00256E08" w:rsidRPr="00534A84">
        <w:t xml:space="preserve"> 20 years</w:t>
      </w:r>
      <w:r w:rsidR="008D2628" w:rsidRPr="00534A84">
        <w:t>.</w:t>
      </w:r>
      <w:r w:rsidR="007D3938" w:rsidRPr="00534A84">
        <w:t xml:space="preserve"> </w:t>
      </w:r>
      <w:r w:rsidR="00583BF7" w:rsidRPr="00534A84">
        <w:t xml:space="preserve">Because of the </w:t>
      </w:r>
      <w:r w:rsidR="00DF0687" w:rsidRPr="00534A84">
        <w:t xml:space="preserve">current worldwide economic turmoil </w:t>
      </w:r>
      <w:r w:rsidR="00583BF7" w:rsidRPr="00534A84">
        <w:t xml:space="preserve">the </w:t>
      </w:r>
      <w:r w:rsidR="00DF0687" w:rsidRPr="00534A84">
        <w:t xml:space="preserve">foreign </w:t>
      </w:r>
      <w:r w:rsidR="00583BF7" w:rsidRPr="00534A84">
        <w:t>direct investment inflows dropped from a pre-crisis average between 2005 and 2007 of 1</w:t>
      </w:r>
      <w:r w:rsidR="002320C0" w:rsidRPr="00534A84">
        <w:t>.</w:t>
      </w:r>
      <w:r w:rsidR="00583BF7" w:rsidRPr="00534A84">
        <w:t>473 billions of dollars to only 1</w:t>
      </w:r>
      <w:r w:rsidR="002320C0" w:rsidRPr="00534A84">
        <w:t>.</w:t>
      </w:r>
      <w:r w:rsidR="00583BF7" w:rsidRPr="00534A84">
        <w:t>198 in 2009</w:t>
      </w:r>
      <w:r w:rsidR="00360961" w:rsidRPr="00534A84">
        <w:t>.</w:t>
      </w:r>
      <w:r w:rsidR="00583BF7" w:rsidRPr="00534A84">
        <w:t xml:space="preserve"> </w:t>
      </w:r>
      <w:r w:rsidR="00360961" w:rsidRPr="00534A84">
        <w:t>H</w:t>
      </w:r>
      <w:r w:rsidR="00583BF7" w:rsidRPr="00534A84">
        <w:t xml:space="preserve">owever the inflows </w:t>
      </w:r>
      <w:r w:rsidR="00360961" w:rsidRPr="00534A84">
        <w:t xml:space="preserve">have gradually </w:t>
      </w:r>
      <w:r w:rsidR="002320C0" w:rsidRPr="00534A84">
        <w:t>picked up again since</w:t>
      </w:r>
      <w:r w:rsidR="00360961" w:rsidRPr="00534A84">
        <w:t xml:space="preserve"> then and have reached 1</w:t>
      </w:r>
      <w:r w:rsidR="002320C0" w:rsidRPr="00534A84">
        <w:t>.</w:t>
      </w:r>
      <w:r w:rsidR="00360961" w:rsidRPr="00534A84">
        <w:t>524</w:t>
      </w:r>
      <w:r w:rsidR="00583BF7" w:rsidRPr="00534A84">
        <w:t xml:space="preserve"> </w:t>
      </w:r>
      <w:r w:rsidR="00360961" w:rsidRPr="00534A84">
        <w:t>billion in 2011, surpassing the pre-crisis average.</w:t>
      </w:r>
      <w:r w:rsidR="00DF0687" w:rsidRPr="00534A84">
        <w:t xml:space="preserve"> </w:t>
      </w:r>
      <w:r w:rsidR="008D2628" w:rsidRPr="00534A84">
        <w:t>Though the subject of foreign direct investment and its pattern in time is interesting enough by itself it is not the subject of this thesis. The focus of this bachelor thesis will be on how inward foreign direct investment affects the employment of a country or region.</w:t>
      </w:r>
    </w:p>
    <w:p w:rsidR="00297D37" w:rsidRPr="00534A84" w:rsidRDefault="00E808FB" w:rsidP="00297D37">
      <w:r w:rsidRPr="00534A84">
        <w:t>Though a relation between</w:t>
      </w:r>
      <w:r w:rsidR="008D2628" w:rsidRPr="00534A84">
        <w:t xml:space="preserve"> inward</w:t>
      </w:r>
      <w:r w:rsidRPr="00534A84">
        <w:t xml:space="preserve"> foreign direct investment in a country or region and the employment of the country or region is evident, the direction </w:t>
      </w:r>
      <w:r w:rsidR="008D2628" w:rsidRPr="00534A84">
        <w:t xml:space="preserve">and/or strength </w:t>
      </w:r>
      <w:r w:rsidRPr="00534A84">
        <w:t xml:space="preserve">of that relationship is not. </w:t>
      </w:r>
      <w:r w:rsidR="00DF6F9A" w:rsidRPr="00534A84">
        <w:t xml:space="preserve">There are many factors and mechanisms both direct and indirect through which foreign direct investment has an influence on the employment of a region. </w:t>
      </w:r>
      <w:r w:rsidR="007B00BC" w:rsidRPr="00534A84">
        <w:t xml:space="preserve">Therefore </w:t>
      </w:r>
      <w:r w:rsidR="008D2628" w:rsidRPr="00534A84">
        <w:t xml:space="preserve">much debate still exists </w:t>
      </w:r>
      <w:r w:rsidR="007B00BC" w:rsidRPr="00534A84">
        <w:t>surrounding the topic.</w:t>
      </w:r>
      <w:r w:rsidR="00DF6F9A" w:rsidRPr="00534A84">
        <w:t xml:space="preserve"> The purpose of this bachelor thesis will be to give an outline of contemporary economic thought on the subject. </w:t>
      </w:r>
      <w:r w:rsidR="00E64A22" w:rsidRPr="00534A84">
        <w:t>In chapter</w:t>
      </w:r>
      <w:r w:rsidR="00297D37" w:rsidRPr="00534A84">
        <w:t>s</w:t>
      </w:r>
      <w:r w:rsidR="00E64A22" w:rsidRPr="00534A84">
        <w:t xml:space="preserve"> </w:t>
      </w:r>
      <w:r w:rsidR="00E64A22" w:rsidRPr="00534A84">
        <w:fldChar w:fldCharType="begin"/>
      </w:r>
      <w:r w:rsidR="00E64A22" w:rsidRPr="00534A84">
        <w:instrText xml:space="preserve"> REF _Ref333250927 \r \h </w:instrText>
      </w:r>
      <w:r w:rsidR="00E64A22" w:rsidRPr="00534A84">
        <w:fldChar w:fldCharType="separate"/>
      </w:r>
      <w:r w:rsidR="00E64A22" w:rsidRPr="00534A84">
        <w:t>2</w:t>
      </w:r>
      <w:r w:rsidR="00E64A22" w:rsidRPr="00534A84">
        <w:fldChar w:fldCharType="end"/>
      </w:r>
      <w:r w:rsidR="00297D37" w:rsidRPr="00534A84">
        <w:t xml:space="preserve"> and </w:t>
      </w:r>
      <w:r w:rsidR="00297D37" w:rsidRPr="00534A84">
        <w:fldChar w:fldCharType="begin"/>
      </w:r>
      <w:r w:rsidR="00297D37" w:rsidRPr="00534A84">
        <w:instrText xml:space="preserve"> REF _Ref333250939 \r \h </w:instrText>
      </w:r>
      <w:r w:rsidR="00297D37" w:rsidRPr="00534A84">
        <w:fldChar w:fldCharType="separate"/>
      </w:r>
      <w:r w:rsidR="00297D37" w:rsidRPr="00534A84">
        <w:t>3</w:t>
      </w:r>
      <w:r w:rsidR="00297D37" w:rsidRPr="00534A84">
        <w:fldChar w:fldCharType="end"/>
      </w:r>
      <w:r w:rsidR="00297D37" w:rsidRPr="00534A84">
        <w:t xml:space="preserve"> </w:t>
      </w:r>
      <w:r w:rsidR="00E64A22" w:rsidRPr="00534A84">
        <w:t>an outline is giving of what foreign direct investment comprises,</w:t>
      </w:r>
      <w:r w:rsidR="00297D37" w:rsidRPr="00534A84">
        <w:t xml:space="preserve"> and how it may have an impact on employment. C</w:t>
      </w:r>
      <w:r w:rsidR="00E64A22" w:rsidRPr="00534A84">
        <w:t>hapter</w:t>
      </w:r>
      <w:r w:rsidR="00297D37" w:rsidRPr="00534A84">
        <w:t>s</w:t>
      </w:r>
      <w:r w:rsidR="00E64A22" w:rsidRPr="00534A84">
        <w:t xml:space="preserve"> </w:t>
      </w:r>
      <w:r w:rsidR="00E64A22" w:rsidRPr="00534A84">
        <w:fldChar w:fldCharType="begin"/>
      </w:r>
      <w:r w:rsidR="00E64A22" w:rsidRPr="00534A84">
        <w:instrText xml:space="preserve"> REF _Ref333250940 \r \h </w:instrText>
      </w:r>
      <w:r w:rsidR="00E64A22" w:rsidRPr="00534A84">
        <w:fldChar w:fldCharType="separate"/>
      </w:r>
      <w:r w:rsidR="00E64A22" w:rsidRPr="00534A84">
        <w:t>4</w:t>
      </w:r>
      <w:r w:rsidR="00E64A22" w:rsidRPr="00534A84">
        <w:fldChar w:fldCharType="end"/>
      </w:r>
      <w:r w:rsidR="00297D37" w:rsidRPr="00534A84">
        <w:t xml:space="preserve">, </w:t>
      </w:r>
      <w:r w:rsidR="00E64A22" w:rsidRPr="00534A84">
        <w:fldChar w:fldCharType="begin"/>
      </w:r>
      <w:r w:rsidR="00E64A22" w:rsidRPr="00534A84">
        <w:instrText xml:space="preserve"> REF _Ref333250957 \r \h </w:instrText>
      </w:r>
      <w:r w:rsidR="00E64A22" w:rsidRPr="00534A84">
        <w:fldChar w:fldCharType="separate"/>
      </w:r>
      <w:r w:rsidR="00E64A22" w:rsidRPr="00534A84">
        <w:t>5</w:t>
      </w:r>
      <w:r w:rsidR="00E64A22" w:rsidRPr="00534A84">
        <w:fldChar w:fldCharType="end"/>
      </w:r>
      <w:r w:rsidR="00297D37" w:rsidRPr="00534A84">
        <w:t>, and</w:t>
      </w:r>
      <w:r w:rsidR="00E64A22" w:rsidRPr="00534A84">
        <w:t xml:space="preserve"> </w:t>
      </w:r>
      <w:r w:rsidR="00E64A22" w:rsidRPr="00534A84">
        <w:fldChar w:fldCharType="begin"/>
      </w:r>
      <w:r w:rsidR="00E64A22" w:rsidRPr="00534A84">
        <w:instrText xml:space="preserve"> REF _Ref333250959 \r \h </w:instrText>
      </w:r>
      <w:r w:rsidR="00E64A22" w:rsidRPr="00534A84">
        <w:fldChar w:fldCharType="separate"/>
      </w:r>
      <w:r w:rsidR="00E64A22" w:rsidRPr="00534A84">
        <w:t>6</w:t>
      </w:r>
      <w:r w:rsidR="00E64A22" w:rsidRPr="00534A84">
        <w:fldChar w:fldCharType="end"/>
      </w:r>
      <w:r w:rsidR="00E64A22" w:rsidRPr="00534A84">
        <w:t xml:space="preserve"> </w:t>
      </w:r>
      <w:r w:rsidR="00297D37" w:rsidRPr="00534A84">
        <w:t>deal with the effects on the quantity, quality, and location of employment respectively. In chapte</w:t>
      </w:r>
      <w:r w:rsidR="00E64A22" w:rsidRPr="00534A84">
        <w:t xml:space="preserve">r </w:t>
      </w:r>
      <w:r w:rsidR="00E64A22" w:rsidRPr="00534A84">
        <w:fldChar w:fldCharType="begin"/>
      </w:r>
      <w:r w:rsidR="00E64A22" w:rsidRPr="00534A84">
        <w:instrText xml:space="preserve"> REF _Ref333250961 \r \h </w:instrText>
      </w:r>
      <w:r w:rsidR="00E64A22" w:rsidRPr="00534A84">
        <w:fldChar w:fldCharType="separate"/>
      </w:r>
      <w:r w:rsidR="00E64A22" w:rsidRPr="00534A84">
        <w:t>7</w:t>
      </w:r>
      <w:r w:rsidR="00E64A22" w:rsidRPr="00534A84">
        <w:fldChar w:fldCharType="end"/>
      </w:r>
      <w:r w:rsidR="00297D37" w:rsidRPr="00534A84">
        <w:t xml:space="preserve"> past and present policy towards foreign direct investment is discussed. Finally</w:t>
      </w:r>
      <w:r w:rsidR="00E64A22" w:rsidRPr="00534A84">
        <w:t xml:space="preserve"> </w:t>
      </w:r>
      <w:r w:rsidR="00297D37" w:rsidRPr="00534A84">
        <w:t xml:space="preserve">in </w:t>
      </w:r>
      <w:r w:rsidR="00E64A22" w:rsidRPr="00534A84">
        <w:t xml:space="preserve">chapter </w:t>
      </w:r>
      <w:r w:rsidR="00E64A22" w:rsidRPr="00534A84">
        <w:fldChar w:fldCharType="begin"/>
      </w:r>
      <w:r w:rsidR="00E64A22" w:rsidRPr="00534A84">
        <w:instrText xml:space="preserve"> REF _Ref333250962 \r \h </w:instrText>
      </w:r>
      <w:r w:rsidR="00E64A22" w:rsidRPr="00534A84">
        <w:fldChar w:fldCharType="separate"/>
      </w:r>
      <w:r w:rsidR="00E64A22" w:rsidRPr="00534A84">
        <w:t>8</w:t>
      </w:r>
      <w:r w:rsidR="00E64A22" w:rsidRPr="00534A84">
        <w:fldChar w:fldCharType="end"/>
      </w:r>
      <w:r w:rsidR="00297D37" w:rsidRPr="00534A84">
        <w:t xml:space="preserve"> the conclusions will be presented. </w:t>
      </w:r>
      <w:bookmarkStart w:id="16" w:name="_Toc330649086"/>
      <w:bookmarkStart w:id="17" w:name="_Toc332827568"/>
    </w:p>
    <w:p w:rsidR="004A0B28" w:rsidRPr="00534A84" w:rsidRDefault="004A0B28" w:rsidP="00297D37">
      <w:pPr>
        <w:rPr>
          <w:rFonts w:eastAsiaTheme="majorEastAsia"/>
          <w:b/>
          <w:bCs/>
          <w:sz w:val="32"/>
          <w:szCs w:val="32"/>
        </w:rPr>
      </w:pPr>
      <w:r w:rsidRPr="00534A84">
        <w:br w:type="page"/>
      </w:r>
    </w:p>
    <w:p w:rsidR="00DF6F9A" w:rsidRPr="00534A84" w:rsidRDefault="005B2EEE" w:rsidP="003756FE">
      <w:pPr>
        <w:pStyle w:val="Kop1"/>
      </w:pPr>
      <w:bookmarkStart w:id="18" w:name="_Toc332904747"/>
      <w:bookmarkStart w:id="19" w:name="_Ref333250856"/>
      <w:bookmarkStart w:id="20" w:name="_Ref333250927"/>
      <w:r w:rsidRPr="00534A84">
        <w:lastRenderedPageBreak/>
        <w:t>What is f</w:t>
      </w:r>
      <w:r w:rsidR="00DF6F9A" w:rsidRPr="00534A84">
        <w:t xml:space="preserve">oreign </w:t>
      </w:r>
      <w:r w:rsidRPr="00534A84">
        <w:t>d</w:t>
      </w:r>
      <w:r w:rsidR="00DF6F9A" w:rsidRPr="00534A84">
        <w:t xml:space="preserve">irect </w:t>
      </w:r>
      <w:r w:rsidRPr="00534A84">
        <w:t>i</w:t>
      </w:r>
      <w:r w:rsidR="00DF6F9A" w:rsidRPr="00534A84">
        <w:t>nvestment?</w:t>
      </w:r>
      <w:bookmarkEnd w:id="16"/>
      <w:bookmarkEnd w:id="17"/>
      <w:bookmarkEnd w:id="18"/>
      <w:bookmarkEnd w:id="19"/>
      <w:bookmarkEnd w:id="20"/>
    </w:p>
    <w:p w:rsidR="00F102E1" w:rsidRPr="00534A84" w:rsidRDefault="005A7BBE" w:rsidP="003756FE">
      <w:r w:rsidRPr="00534A84">
        <w:t xml:space="preserve">Foreign direct investment has been described </w:t>
      </w:r>
      <w:r w:rsidR="0058654F" w:rsidRPr="00534A84">
        <w:t xml:space="preserve">slightly </w:t>
      </w:r>
      <w:r w:rsidRPr="00534A84">
        <w:t>di</w:t>
      </w:r>
      <w:r w:rsidR="0058654F" w:rsidRPr="00534A84">
        <w:t xml:space="preserve">fferently by different authors. </w:t>
      </w:r>
      <w:r w:rsidR="00763E89" w:rsidRPr="00534A84">
        <w:t>Foreign direct investment (FDI) is the process whereby residents of one country (the source country) acquire ownership of assets for the purpose of controlling the production, distribution and other activities of a firm in another county (the host country</w:t>
      </w:r>
      <w:r w:rsidR="00055111" w:rsidRPr="00534A84">
        <w:t>).</w:t>
      </w:r>
      <w:r w:rsidR="00763E89" w:rsidRPr="00534A84">
        <w:t xml:space="preserve"> </w:t>
      </w:r>
      <w:r w:rsidR="00763E89" w:rsidRPr="00534A84">
        <w:fldChar w:fldCharType="begin"/>
      </w:r>
      <w:r w:rsidR="00DE6F78" w:rsidRPr="00534A84">
        <w:instrText xml:space="preserve"> ADDIN ZOTERO_ITEM CSL_CITATION {"citationID":"2hrp7sdl7t","properties":{"formattedCitation":"(Moosa, 2002)","plainCitation":"(Moosa, 2002)"},"citationItems":[{"id":1,"uris":["http://zotero.org/users/1061041/items/S9C3JDZC"],"uri":["http://zotero.org/users/1061041/items/S9C3JDZC"],"itemData":{"id":1,"type":"book","title":"Foreign Direct Investment: Theory, Evidence, and Practice","publisher":"Palgrave Macmillan","URL":"http://books.google.nl/books?hl=nl&amp;lr=&amp;id=0VUafaE3pOIC&amp;oi=fnd&amp;pg=PR12&amp;dq=foreign+direct+investment+moosa&amp;ots=Lt0vGvNoXJ&amp;sig=1-CfHVS3MLVewg9uKCR9V_uSunw","shortTitle":"Foreign direct investment","author":[{"family":"Moosa","given":"Imad A."}],"issued":{"year":2002},"accessed":{"year":2012,"month":7,"day":1}}}],"schema":"https://github.com/citation-style-language/schema/raw/master/csl-citation.json"} </w:instrText>
      </w:r>
      <w:r w:rsidR="00763E89" w:rsidRPr="00534A84">
        <w:fldChar w:fldCharType="separate"/>
      </w:r>
      <w:r w:rsidR="00763E89" w:rsidRPr="00534A84">
        <w:t>(</w:t>
      </w:r>
      <w:proofErr w:type="spellStart"/>
      <w:r w:rsidR="00763E89" w:rsidRPr="00534A84">
        <w:t>Moosa</w:t>
      </w:r>
      <w:proofErr w:type="spellEnd"/>
      <w:r w:rsidR="00763E89" w:rsidRPr="00534A84">
        <w:t>, 2002)</w:t>
      </w:r>
      <w:r w:rsidR="00763E89" w:rsidRPr="00534A84">
        <w:fldChar w:fldCharType="end"/>
      </w:r>
      <w:r w:rsidR="008E3A0D" w:rsidRPr="00534A84">
        <w:t xml:space="preserve"> FDI in a broader sense can be referred to as an investment involving a long-term relationship and control or significant influence by a resident enterprise of one economy (direct investor) in another enterprise resident in an economy (direct investee) other than that of the investor. </w:t>
      </w:r>
      <w:r w:rsidR="008E3A0D" w:rsidRPr="00534A84">
        <w:fldChar w:fldCharType="begin"/>
      </w:r>
      <w:r w:rsidR="00DE6F78" w:rsidRPr="00534A84">
        <w:instrText xml:space="preserve"> ADDIN ZOTERO_ITEM CSL_CITATION {"citationID":"6v2onoud9","properties":{"formattedCitation":"(Asafo-Adjei, 2009)","plainCitation":"(Asafo-Adjei, 2009)"},"citationItems":[{"id":29,"uris":["http://zotero.org/users/1061041/items/B6SWT4E9"],"uri":["http://zotero.org/users/1061041/items/B6SWT4E9"],"itemData":{"id":29,"type":"article-journal","title":"Foreign direct investment and its importance to the economy of South Africa","URL":"http://uir.unisa.ac.za/handle/10500/1332","author":[{"family":"Asafo-Adjei","given":"A."}],"issued":{"year":2009},"accessed":{"year":2012,"month":7,"day":1}}}],"schema":"https://github.com/citation-style-language/schema/raw/master/csl-citation.json"} </w:instrText>
      </w:r>
      <w:r w:rsidR="008E3A0D" w:rsidRPr="00534A84">
        <w:fldChar w:fldCharType="separate"/>
      </w:r>
      <w:r w:rsidR="008E3A0D" w:rsidRPr="00534A84">
        <w:t>(</w:t>
      </w:r>
      <w:proofErr w:type="spellStart"/>
      <w:r w:rsidR="008E3A0D" w:rsidRPr="00534A84">
        <w:t>Asafo-Adjei</w:t>
      </w:r>
      <w:proofErr w:type="spellEnd"/>
      <w:r w:rsidR="008E3A0D" w:rsidRPr="00534A84">
        <w:t>, 2009)</w:t>
      </w:r>
      <w:r w:rsidR="008E3A0D" w:rsidRPr="00534A84">
        <w:fldChar w:fldCharType="end"/>
      </w:r>
      <w:r w:rsidR="0058654F" w:rsidRPr="00534A84">
        <w:t xml:space="preserve"> </w:t>
      </w:r>
      <w:r w:rsidR="00F102E1" w:rsidRPr="00534A84">
        <w:t xml:space="preserve">In an effort to get a working definition for foreign direct investment the OECD Working Group on International Investment Statistics came with the following </w:t>
      </w:r>
      <w:r w:rsidR="009E6BC4" w:rsidRPr="00534A84">
        <w:t xml:space="preserve">summarization of their </w:t>
      </w:r>
      <w:r w:rsidR="00F102E1" w:rsidRPr="00534A84">
        <w:t xml:space="preserve">definition. Foreign direct investment (FDI) is a category of investment that reflects the objective of establishing a lasting interest by a resident enterprise in one economy (direct investor) in an enterprise (direct investment enterprise) that is resident in an economy other than that of the direct investor. The lasting interest implies the existence of a long-term relationship between the direct investor and the direct investment enterprise and a significant degree of influence on the management of the enterprise. </w:t>
      </w:r>
      <w:r w:rsidR="00F102E1" w:rsidRPr="00534A84">
        <w:fldChar w:fldCharType="begin"/>
      </w:r>
      <w:r w:rsidR="009041C9" w:rsidRPr="00534A84">
        <w:instrText xml:space="preserve"> ADDIN ZOTERO_ITEM CSL_CITATION {"citationID":"1l2pgnlhr5","properties":{"formattedCitation":"(OECD, 2008)","plainCitation":"(OECD, 2008)"},"citationItems":[{"id":32,"uris":["http://zotero.org/users/1061041/items/ZPJ8MSDQ"],"uri":["http://zotero.org/users/1061041/items/ZPJ8MSDQ"],"itemData":{"id":32,"type":"book","title":"OECD Benchmark Definition of Foreign Direct Investment: Fourth Edition","publisher":"Organization for Economic Cooperation &amp; Development Publishing","URL":"http://www.oecd.org/dataoecd/26/50/40193734.pdf","author":[{"family":"OECD","given":""}],"issued":{"year":2008}}}],"schema":"https://github.com/citation-style-language/schema/raw/master/csl-citation.json"} </w:instrText>
      </w:r>
      <w:r w:rsidR="00F102E1" w:rsidRPr="00534A84">
        <w:fldChar w:fldCharType="separate"/>
      </w:r>
      <w:r w:rsidR="00F102E1" w:rsidRPr="00534A84">
        <w:t>(OECD, 2008)</w:t>
      </w:r>
      <w:r w:rsidR="00F102E1" w:rsidRPr="00534A84">
        <w:fldChar w:fldCharType="end"/>
      </w:r>
    </w:p>
    <w:p w:rsidR="00151964" w:rsidRPr="00534A84" w:rsidRDefault="00F102E1" w:rsidP="003756FE">
      <w:r w:rsidRPr="00534A84">
        <w:t xml:space="preserve">The keyword in most definitions and that of the OECD is control. This is what sets foreign direct investment apart from </w:t>
      </w:r>
      <w:r w:rsidR="009E6BC4" w:rsidRPr="00534A84">
        <w:t xml:space="preserve">indirect investments such as </w:t>
      </w:r>
      <w:r w:rsidRPr="00534A84">
        <w:t>portfolio investment, where investors’ main objective is usually not to exert control.</w:t>
      </w:r>
      <w:r w:rsidR="00151964" w:rsidRPr="00534A84">
        <w:t xml:space="preserve"> </w:t>
      </w:r>
      <w:r w:rsidR="009D2B09" w:rsidRPr="00534A84">
        <w:t xml:space="preserve">This is also stated by </w:t>
      </w:r>
      <w:r w:rsidR="009D2B09" w:rsidRPr="00534A84">
        <w:fldChar w:fldCharType="begin"/>
      </w:r>
      <w:r w:rsidR="007117C9" w:rsidRPr="00534A84">
        <w:instrText xml:space="preserve"> ADDIN ZOTERO_ITEM CSL_CITATION {"citationID":"1i6562varb","properties":{"formattedCitation":"(UNCTAD, 2011)","plainCitation":"(UNCTAD, 2011)"},"citationItems":[{"id":20,"uris":["http://zotero.org/users/1061041/items/BQ2U4CAG"],"uri":["http://zotero.org/users/1061041/items/BQ2U4CAG"],"itemData":{"id":20,"type":"book","title":"World Investment Report 2011: Non-Equity Modes of International Production and Development","publisher":"United Nations Conference on Trade and Development","URL":"http://unctad.org/en/Docs/wir2011_en.pdf","shortTitle":"WIR2011","author":[{"family":"UNCTAD","given":""}],"issued":{"year":2011}}}],"schema":"https://github.com/citation-style-language/schema/raw/master/csl-citation.json"} </w:instrText>
      </w:r>
      <w:r w:rsidR="009D2B09" w:rsidRPr="00534A84">
        <w:fldChar w:fldCharType="separate"/>
      </w:r>
      <w:r w:rsidR="009D2B09" w:rsidRPr="00534A84">
        <w:t>UNCTAD (2011)</w:t>
      </w:r>
      <w:r w:rsidR="009D2B09" w:rsidRPr="00534A84">
        <w:fldChar w:fldCharType="end"/>
      </w:r>
      <w:r w:rsidR="009D2B09" w:rsidRPr="00534A84">
        <w:t xml:space="preserve"> in its World Investment Report: </w:t>
      </w:r>
      <w:r w:rsidR="00151964" w:rsidRPr="00534A84">
        <w:t xml:space="preserve">The defining feature of FDI, to distinguish it from other forms of investment, is a significant level of control (a minimum equity stake of 10 per cent in host-country business entities) and a long-term interest in the host-country operation. </w:t>
      </w:r>
    </w:p>
    <w:p w:rsidR="00332F6D" w:rsidRPr="00534A84" w:rsidRDefault="00332F6D" w:rsidP="003756FE">
      <w:r w:rsidRPr="00534A84">
        <w:t xml:space="preserve">Foreign direct investment can either be done horizontally or vertically. Horizontal </w:t>
      </w:r>
      <w:r w:rsidR="00E86A3C" w:rsidRPr="00534A84">
        <w:t xml:space="preserve">foreign direct investment arises when a firm copies its existing activities to another country by means of foreign direct investment in order to expand their operations. The activities in the host country are on the same stage of the value chain as those in the home country. Vertical foreign direct investment is when the foreign direct investment moves the company upstream or downstream in the value chain. </w:t>
      </w:r>
    </w:p>
    <w:p w:rsidR="0055389E" w:rsidRPr="00534A84" w:rsidRDefault="00262DD0" w:rsidP="003756FE">
      <w:r w:rsidRPr="00534A84">
        <w:lastRenderedPageBreak/>
        <w:t>Besides making the distinction between horizontal and vertical foreign direct investment.</w:t>
      </w:r>
      <w:r w:rsidR="002052F4" w:rsidRPr="00534A84">
        <w:t xml:space="preserve"> Contemporary literature </w:t>
      </w:r>
      <w:r w:rsidR="00A74D95" w:rsidRPr="00534A84">
        <w:t xml:space="preserve">often </w:t>
      </w:r>
      <w:r w:rsidR="002052F4" w:rsidRPr="00534A84">
        <w:t xml:space="preserve">divides foreign direct investment into </w:t>
      </w:r>
      <w:r w:rsidR="009D0991" w:rsidRPr="00534A84">
        <w:t xml:space="preserve">two </w:t>
      </w:r>
      <w:r w:rsidR="002052F4" w:rsidRPr="00534A84">
        <w:t>primary modes of entry; greenfield investments and mer</w:t>
      </w:r>
      <w:r w:rsidR="00D709ED" w:rsidRPr="00534A84">
        <w:t>gers and a</w:t>
      </w:r>
      <w:r w:rsidR="009D0991" w:rsidRPr="00534A84">
        <w:t>cquisitions.</w:t>
      </w:r>
    </w:p>
    <w:p w:rsidR="0000089C" w:rsidRPr="00534A84" w:rsidRDefault="009D0991" w:rsidP="003756FE">
      <w:r w:rsidRPr="00534A84">
        <w:t xml:space="preserve">FDI may involve either the establishment of a new production facility, a so-called “greenfield” investment, or a purchase of (shares in) an existing foreign firm, a cross border acquisition. </w:t>
      </w:r>
      <w:r w:rsidRPr="00534A84">
        <w:fldChar w:fldCharType="begin"/>
      </w:r>
      <w:r w:rsidR="00DE6F78" w:rsidRPr="00534A84">
        <w:instrText xml:space="preserve"> ADDIN ZOTERO_ITEM CSL_CITATION {"citationID":"ran9g6a1p","properties":{"formattedCitation":"(Bjorvatn, 2000)","plainCitation":"(Bjorvatn, 2000)"},"citationItems":[{"id":41,"uris":["http://zotero.org/users/1061041/items/TW9EHKC9"],"uri":["http://zotero.org/users/1061041/items/TW9EHKC9"],"itemData":{"id":41,"type":"book","title":"Foreign ownership and market entry","publisher":"LOS senteret, Norsk senter for forskning i ledelse, organisasjon og styring","URL":"http://www.hapa.no/index.php/content/download/14113/399554/file/NOPEC_2001_2.pdf","author":[{"family":"Bjorvatn","given":"Kjetil"}],"issued":{"year":2000},"accessed":{"year":2012,"month":7,"day":4}}}],"schema":"https://github.com/citation-style-language/schema/raw/master/csl-citation.json"} </w:instrText>
      </w:r>
      <w:r w:rsidRPr="00534A84">
        <w:fldChar w:fldCharType="separate"/>
      </w:r>
      <w:r w:rsidRPr="00534A84">
        <w:t>(</w:t>
      </w:r>
      <w:proofErr w:type="spellStart"/>
      <w:r w:rsidRPr="00534A84">
        <w:t>Bjorvatn</w:t>
      </w:r>
      <w:proofErr w:type="spellEnd"/>
      <w:r w:rsidRPr="00534A84">
        <w:t>, 2000)</w:t>
      </w:r>
      <w:r w:rsidRPr="00534A84">
        <w:fldChar w:fldCharType="end"/>
      </w:r>
      <w:r w:rsidRPr="00534A84">
        <w:t xml:space="preserve"> In the context of public debate, a sharp distinction is often drawn between “greenfield” investment, providing fresh capital and additional jobs, and M&amp;As that are perceived to include only a change of ownership in an existing corporate entity. </w:t>
      </w:r>
      <w:r w:rsidRPr="00534A84">
        <w:fldChar w:fldCharType="begin"/>
      </w:r>
      <w:r w:rsidR="009041C9" w:rsidRPr="00534A84">
        <w:instrText xml:space="preserve"> ADDIN ZOTERO_ITEM CSL_CITATION {"citationID":"2gag5s4h84","properties":{"formattedCitation":"(OECD, 2008)","plainCitation":"(OECD, 2008)"},"citationItems":[{"id":32,"uris":["http://zotero.org/users/1061041/items/ZPJ8MSDQ"],"uri":["http://zotero.org/users/1061041/items/ZPJ8MSDQ"],"itemData":{"id":32,"type":"book","title":"OECD Benchmark Definition of Foreign Direct Investment: Fourth Edition","publisher":"Organization for Economic Cooperation &amp; Development Publishing","URL":"http://www.oecd.org/dataoecd/26/50/40193734.pdf","author":[{"family":"OECD","given":""}],"issued":{"year":2008}}}],"schema":"https://github.com/citation-style-language/schema/raw/master/csl-citation.json"} </w:instrText>
      </w:r>
      <w:r w:rsidRPr="00534A84">
        <w:fldChar w:fldCharType="separate"/>
      </w:r>
      <w:r w:rsidRPr="00534A84">
        <w:t>(OECD, 2008)</w:t>
      </w:r>
      <w:r w:rsidRPr="00534A84">
        <w:fldChar w:fldCharType="end"/>
      </w:r>
      <w:r w:rsidR="00A74D95" w:rsidRPr="00534A84">
        <w:t xml:space="preserve"> There are diverging trends between the two main modes of FDI entry: M&amp;As and greenfield (new) investment. </w:t>
      </w:r>
      <w:r w:rsidR="00A74D95" w:rsidRPr="00534A84">
        <w:fldChar w:fldCharType="begin"/>
      </w:r>
      <w:r w:rsidR="007117C9" w:rsidRPr="00534A84">
        <w:instrText xml:space="preserve"> ADDIN ZOTERO_ITEM CSL_CITATION {"citationID":"23p3nkagje","properties":{"formattedCitation":"(UNCTAD, 2011)","plainCitation":"(UNCTAD, 2011)"},"citationItems":[{"id":20,"uris":["http://zotero.org/users/1061041/items/BQ2U4CAG"],"uri":["http://zotero.org/users/1061041/items/BQ2U4CAG"],"itemData":{"id":20,"type":"book","title":"World Investment Report 2011: Non-Equity Modes of International Production and Development","publisher":"United Nations Conference on Trade and Development","URL":"http://unctad.org/en/Docs/wir2011_en.pdf","shortTitle":"WIR2011","author":[{"family":"UNCTAD","given":""}],"issued":{"year":2011}}}],"schema":"https://github.com/citation-style-language/schema/raw/master/csl-citation.json"} </w:instrText>
      </w:r>
      <w:r w:rsidR="00A74D95" w:rsidRPr="00534A84">
        <w:fldChar w:fldCharType="separate"/>
      </w:r>
      <w:r w:rsidR="00A74D95" w:rsidRPr="00534A84">
        <w:t>(UNCTAD, 2011)</w:t>
      </w:r>
      <w:r w:rsidR="00A74D95" w:rsidRPr="00534A84">
        <w:fldChar w:fldCharType="end"/>
      </w:r>
      <w:r w:rsidR="00A74D95" w:rsidRPr="00534A84">
        <w:t xml:space="preserve"> The literature distinguishes two primary modes of foreign direct investment (FDI); greenfield (start-up) and acquisition. </w:t>
      </w:r>
      <w:r w:rsidR="00A74D95" w:rsidRPr="00534A84">
        <w:fldChar w:fldCharType="begin"/>
      </w:r>
      <w:r w:rsidR="00DE6F78" w:rsidRPr="00534A84">
        <w:instrText xml:space="preserve"> ADDIN ZOTERO_ITEM CSL_CITATION {"citationID":"1vmvivga2k","properties":{"formattedCitation":"(Meyer &amp; Estrin, 2001)","plainCitation":"(Meyer &amp; Estrin, 2001)"},"citationItems":[{"id":43,"uris":["http://zotero.org/users/1061041/items/4BUTJ4E5"],"uri":["http://zotero.org/users/1061041/items/4BUTJ4E5"],"itemData":{"id":43,"type":"article-journal","title":"Brownfield Entry in Emerging Markets","container-title":"Journal of International Business Studies","page":"575-584","volume":"32","issue":"3","abstract":"This paper focuses on the brownfield entry mode, as a special case of acquisition, in which the resources transferred by the investor dominate over those provided by the acquired firm. We see this mode as having particular relevance for entry strategies in emerging markets. The choice of entry mode is analyzed on the basis of a framework utilizing both resource-based and transaction-cost theories. The resource requirements have to be matched with resources available to the investor through an acquired firm, and the decision has to account for the costs of acquiring and integrating the resources.","note":"ArticleType: research-article / Full publication date: 3rd Qtr., 2001 / Copyright © 2001 Palgrave Macmillan Journals","author":[{"family":"Meyer","given":"Klaus E."},{"family":"Estrin","given":"Saul"}],"issued":{"year":2001},"accessed":{"year":2012,"month":7,"day":4},"page-first":"575"}}],"schema":"https://github.com/citation-style-language/schema/raw/master/csl-citation.json"} </w:instrText>
      </w:r>
      <w:r w:rsidR="00A74D95" w:rsidRPr="00534A84">
        <w:fldChar w:fldCharType="separate"/>
      </w:r>
      <w:r w:rsidR="00A74D95" w:rsidRPr="00534A84">
        <w:t xml:space="preserve">(Meyer &amp; </w:t>
      </w:r>
      <w:proofErr w:type="spellStart"/>
      <w:r w:rsidR="00A74D95" w:rsidRPr="00534A84">
        <w:t>Estrin</w:t>
      </w:r>
      <w:proofErr w:type="spellEnd"/>
      <w:r w:rsidR="00A74D95" w:rsidRPr="00534A84">
        <w:t>, 2001)</w:t>
      </w:r>
      <w:r w:rsidR="00A74D95" w:rsidRPr="00534A84">
        <w:fldChar w:fldCharType="end"/>
      </w:r>
      <w:r w:rsidR="005E0D58" w:rsidRPr="00534A84">
        <w:t xml:space="preserve"> When a multinational enterprise (MNE) decides to invest equity in a foreign country, it faces at least two strategically important decisions: firstly, whether to buy an existing foreign entity (launch an acquisition) or establish a foreign operation from scratch (invest in a greenfield facility); and, secondly, whether to do it alone (establish a wholly-owned subsidiary) or involve a local partner (create a joint venture). </w:t>
      </w:r>
      <w:r w:rsidR="005E0D58" w:rsidRPr="00534A84">
        <w:fldChar w:fldCharType="begin"/>
      </w:r>
      <w:r w:rsidR="00DE6F78" w:rsidRPr="00534A84">
        <w:instrText xml:space="preserve"> ADDIN ZOTERO_ITEM CSL_CITATION {"citationID":"1u2oscpvcf","properties":{"formattedCitation":"(Dikova &amp; Witteloostuijn, 2005)","plainCitation":"(Dikova &amp; Witteloostuijn, 2005)"},"citationItems":[{"id":53,"uris":["http://zotero.org/users/1061041/items/NMGZECFF"],"uri":["http://zotero.org/users/1061041/items/NMGZECFF"],"itemData":{"id":53,"type":"article-journal","title":"Acquisition Versus Greenfield Foreign Entry: Diversification Mode Choice in Central and Eastern Europe","container-title":"Imprint","volume":"22","issue":"1","URL":"http://en.scientificcommons.org/8482737","DOI":"1874/147734","shortTitle":"Acquisition versus greenfield foreign entry","author":[{"family":"Dikova","given":"D."},{"family":"Witteloostuijn","given":"A. V"}],"issued":{"year":2005},"accessed":{"year":2012,"month":7,"day":4}}}],"schema":"https://github.com/citation-style-language/schema/raw/master/csl-citation.json"} </w:instrText>
      </w:r>
      <w:r w:rsidR="005E0D58" w:rsidRPr="00534A84">
        <w:fldChar w:fldCharType="separate"/>
      </w:r>
      <w:r w:rsidR="005E0D58" w:rsidRPr="00534A84">
        <w:t>(</w:t>
      </w:r>
      <w:proofErr w:type="spellStart"/>
      <w:r w:rsidR="005E0D58" w:rsidRPr="00534A84">
        <w:t>Dikova</w:t>
      </w:r>
      <w:proofErr w:type="spellEnd"/>
      <w:r w:rsidR="005E0D58" w:rsidRPr="00534A84">
        <w:t xml:space="preserve"> &amp; </w:t>
      </w:r>
      <w:proofErr w:type="spellStart"/>
      <w:r w:rsidR="005E0D58" w:rsidRPr="00534A84">
        <w:t>Witteloostuijn</w:t>
      </w:r>
      <w:proofErr w:type="spellEnd"/>
      <w:r w:rsidR="005E0D58" w:rsidRPr="00534A84">
        <w:t>, 2005)</w:t>
      </w:r>
      <w:r w:rsidR="005E0D58" w:rsidRPr="00534A84">
        <w:fldChar w:fldCharType="end"/>
      </w:r>
    </w:p>
    <w:p w:rsidR="009455BF" w:rsidRPr="00534A84" w:rsidRDefault="009455BF">
      <w:pPr>
        <w:spacing w:line="276" w:lineRule="auto"/>
        <w:rPr>
          <w:rFonts w:eastAsiaTheme="majorEastAsia"/>
          <w:b/>
          <w:bCs/>
          <w:sz w:val="32"/>
          <w:szCs w:val="32"/>
        </w:rPr>
      </w:pPr>
      <w:bookmarkStart w:id="21" w:name="_Toc330649087"/>
      <w:bookmarkStart w:id="22" w:name="_Toc332827569"/>
      <w:r w:rsidRPr="00534A84">
        <w:br w:type="page"/>
      </w:r>
    </w:p>
    <w:p w:rsidR="0037584E" w:rsidRPr="00534A84" w:rsidRDefault="0037584E" w:rsidP="003756FE">
      <w:pPr>
        <w:pStyle w:val="Kop1"/>
      </w:pPr>
      <w:bookmarkStart w:id="23" w:name="_Toc332904748"/>
      <w:bookmarkStart w:id="24" w:name="_Ref333250939"/>
      <w:r w:rsidRPr="00534A84">
        <w:lastRenderedPageBreak/>
        <w:t>Foreign direct investment and employment</w:t>
      </w:r>
      <w:bookmarkEnd w:id="21"/>
      <w:bookmarkEnd w:id="22"/>
      <w:bookmarkEnd w:id="23"/>
      <w:bookmarkEnd w:id="24"/>
    </w:p>
    <w:p w:rsidR="002E2098" w:rsidRPr="00534A84" w:rsidRDefault="006B1970" w:rsidP="003756FE">
      <w:r w:rsidRPr="00534A84">
        <w:t xml:space="preserve">According to </w:t>
      </w:r>
      <w:r w:rsidRPr="00534A84">
        <w:fldChar w:fldCharType="begin"/>
      </w:r>
      <w:r w:rsidR="00DE6F78" w:rsidRPr="00534A84">
        <w:instrText xml:space="preserve"> ADDIN ZOTERO_ITEM CSL_CITATION {"citationID":"objo63h0v","properties":{"formattedCitation":"{\\rtf (Figini &amp; G\\uc0\\u246{}rg, 1999)}","plainCitation":"(Figini &amp; Görg, 1999)"},"citationItems":[{"id":149,"uris":["http://zotero.org/users/1061041/items/DNJUDWIV"],"uri":["http://zotero.org/users/1061041/items/DNJUDWIV"],"itemData":{"id":149,"type":"article-journal","title":"Multinational companies and wage inequality in the host country: The case of Ireland","container-title":"Review of World Economics","page":"594-612","volume":"135","issue":"4","abstract":"Multinational Companies and Wage Inequality in the Host Country: The Case of Ireland. — In this paper, the authors analyze the impact of multinational companies on wage inequality in a host country. Based on a model, in which the introduction of new technologies leads to increases in the demand for skilled labour and, therefore, to rising wage inequality, they econometrically study the Irish manufacturing sector between 1979 and 1995. They examine inequality between wages for skilled and unskilled labour within the same manufacturing sector. Their results indicate that there is an inverted-U relationship between wage inequality and multinationals, i.e., with the increasing presence of multinationals, wage inequality first increases, reaches a maximum, and decreases eventually.","DOI":"10.1007/BF02707386","shortTitle":"Multinational companies and wage inequality in the host country","author":[{"family":"Figini","given":"Paolo"},{"family":"Görg","given":"Holger"}],"issued":{"year":1999},"accessed":{"year":2012,"month":7,"day":8},"page-first":"594"}}],"schema":"https://github.com/citation-style-language/schema/raw/master/csl-citation.json"} </w:instrText>
      </w:r>
      <w:r w:rsidRPr="00534A84">
        <w:fldChar w:fldCharType="separate"/>
      </w:r>
      <w:proofErr w:type="spellStart"/>
      <w:r w:rsidRPr="00534A84">
        <w:t>Figini</w:t>
      </w:r>
      <w:proofErr w:type="spellEnd"/>
      <w:r w:rsidRPr="00534A84">
        <w:t xml:space="preserve"> &amp; </w:t>
      </w:r>
      <w:proofErr w:type="spellStart"/>
      <w:r w:rsidRPr="00534A84">
        <w:t>Görg</w:t>
      </w:r>
      <w:proofErr w:type="spellEnd"/>
      <w:r w:rsidRPr="00534A84">
        <w:t xml:space="preserve"> (1999)</w:t>
      </w:r>
      <w:r w:rsidRPr="00534A84">
        <w:fldChar w:fldCharType="end"/>
      </w:r>
      <w:r w:rsidRPr="00534A84">
        <w:t xml:space="preserve"> the total employment share of foreign-owned multinationals in Ireland has increased constantly between 1979-1995 to 44.9 percent in 1995, although there are differences across sectors. </w:t>
      </w:r>
      <w:r w:rsidR="00AF5DED" w:rsidRPr="00534A84">
        <w:fldChar w:fldCharType="begin"/>
      </w:r>
      <w:r w:rsidR="00AF5DED" w:rsidRPr="00534A84">
        <w:instrText xml:space="preserve"> ADDIN ZOTERO_ITEM CSL_CITATION {"citationID":"1rssnf1q05","properties":{"formattedCitation":"(UNCTAD, 2012)","plainCitation":"(UNCTAD, 2012)"},"citationItems":[{"id":74,"uris":["http://zotero.org/users/1061041/items/UX8UGU3E"],"uri":["http://zotero.org/users/1061041/items/UX8UGU3E"],"itemData":{"id":74,"type":"book","title":"World Investment Report 2012: Towards a New Generation of Investment Policies","publisher":"United Nations Conference on Trade and Development","URL":"http://www.unctad-docs.org/files/UNCTAD-WIR2012-Full-en.pdf","shortTitle":"WIR2012","author":[{"family":"UNCTAD","given":""}],"issued":{"year":2012}}}],"schema":"https://github.com/citation-style-language/schema/raw/master/csl-citation.json"} </w:instrText>
      </w:r>
      <w:r w:rsidR="00AF5DED" w:rsidRPr="00534A84">
        <w:fldChar w:fldCharType="separate"/>
      </w:r>
      <w:r w:rsidR="00AF5DED" w:rsidRPr="00534A84">
        <w:t>UNCTAD (2012)</w:t>
      </w:r>
      <w:r w:rsidR="00AF5DED" w:rsidRPr="00534A84">
        <w:fldChar w:fldCharType="end"/>
      </w:r>
      <w:r w:rsidR="00AF5DED" w:rsidRPr="00534A84">
        <w:t xml:space="preserve"> shows an increase of 221 percent of employment by foreign affiliates worldwide between 1990 and 2011. What these figures show is that i</w:t>
      </w:r>
      <w:r w:rsidR="00FD7D3A" w:rsidRPr="00534A84">
        <w:t>nward f</w:t>
      </w:r>
      <w:r w:rsidR="00DB21EF" w:rsidRPr="00534A84">
        <w:t xml:space="preserve">oreign direct investment is </w:t>
      </w:r>
      <w:r w:rsidR="00FD7D3A" w:rsidRPr="00534A84">
        <w:t xml:space="preserve">inextricably linked to employment. </w:t>
      </w:r>
      <w:r w:rsidR="00D336A5" w:rsidRPr="00534A84">
        <w:t>Potentially foreign direct investment could have a positive effect on employment, both on the employment rate as on the wage rate. However this is not necessarily true.</w:t>
      </w:r>
      <w:r w:rsidR="00EC227B" w:rsidRPr="00534A84">
        <w:t xml:space="preserve"> </w:t>
      </w:r>
      <w:r w:rsidR="00D336A5" w:rsidRPr="00534A84">
        <w:t xml:space="preserve">To illustrate this argument </w:t>
      </w:r>
      <w:r w:rsidR="00BF11FD" w:rsidRPr="00534A84">
        <w:t xml:space="preserve">let us </w:t>
      </w:r>
      <w:r w:rsidR="00D336A5" w:rsidRPr="00534A84">
        <w:t>take the example of a</w:t>
      </w:r>
      <w:r w:rsidR="004B268E" w:rsidRPr="00534A84">
        <w:t xml:space="preserve"> fictitious </w:t>
      </w:r>
      <w:r w:rsidR="00BF11FD" w:rsidRPr="00534A84">
        <w:t xml:space="preserve">European </w:t>
      </w:r>
      <w:r w:rsidR="00D336A5" w:rsidRPr="00534A84">
        <w:t>multinational corporatio</w:t>
      </w:r>
      <w:r w:rsidR="00BF11FD" w:rsidRPr="00534A84">
        <w:t xml:space="preserve">n with the desire to expand its </w:t>
      </w:r>
      <w:r w:rsidR="00D336A5" w:rsidRPr="00534A84">
        <w:t xml:space="preserve">business </w:t>
      </w:r>
      <w:r w:rsidR="00BF11FD" w:rsidRPr="00534A84">
        <w:t>across the Atlantic</w:t>
      </w:r>
      <w:r w:rsidR="00D336A5" w:rsidRPr="00534A84">
        <w:t xml:space="preserve">. </w:t>
      </w:r>
      <w:r w:rsidR="00BF11FD" w:rsidRPr="00534A84">
        <w:t>It chooses to do so by incorporating a completely new startup in the United States. A</w:t>
      </w:r>
      <w:r w:rsidR="00D336A5" w:rsidRPr="00534A84">
        <w:t>t first glance one could easily argue that the incorporation of a new startup in</w:t>
      </w:r>
      <w:r w:rsidR="00BF11FD" w:rsidRPr="00534A84">
        <w:t xml:space="preserve"> the US </w:t>
      </w:r>
      <w:r w:rsidR="00D336A5" w:rsidRPr="00534A84">
        <w:t>would have a positi</w:t>
      </w:r>
      <w:r w:rsidR="00BF11FD" w:rsidRPr="00534A84">
        <w:t xml:space="preserve">ve effect on the number of jobs in the US economy, as almost every new business requires additional labor input. Furthermore the increase in labor demand would have a positive effect on the wage rate. However one could just as easily make the counterargument that the entry of the multinational enterprise crowds out the domestic firms, and therefore has no effect or even a negative effect on the employment of the US. This could again be countered by saying that the new enterprise might have an indirect effect on employment since it would require the services of </w:t>
      </w:r>
      <w:r w:rsidR="008462FE" w:rsidRPr="00534A84">
        <w:t xml:space="preserve">some of the domestic firms. Even a simple example such as the previous illustrates that there are many different factors and mechanisms through which foreign direct investment is linked to employment. </w:t>
      </w:r>
      <w:r w:rsidR="000348AD" w:rsidRPr="00534A84">
        <w:t>Furthermore it illustrates the current discussion regarding foreign direct investment and employment. As t</w:t>
      </w:r>
      <w:r w:rsidR="008462FE" w:rsidRPr="00534A84">
        <w:t xml:space="preserve">his is one of the reasons why contemporary scientific literature dealing with foreign direct investment </w:t>
      </w:r>
      <w:r w:rsidR="00797C5F" w:rsidRPr="00534A84">
        <w:t>diverges on the subject of its influence on employment.</w:t>
      </w:r>
      <w:r w:rsidR="00F8752C" w:rsidRPr="00534A84">
        <w:t xml:space="preserve"> </w:t>
      </w:r>
      <w:r w:rsidR="00AC187E" w:rsidRPr="00534A84">
        <w:t xml:space="preserve">A </w:t>
      </w:r>
      <w:r w:rsidR="002E2098" w:rsidRPr="00534A84">
        <w:t xml:space="preserve">similar conclusion was reached by </w:t>
      </w:r>
      <w:r w:rsidR="002E2098" w:rsidRPr="00534A84">
        <w:fldChar w:fldCharType="begin"/>
      </w:r>
      <w:r w:rsidR="002E2098" w:rsidRPr="00534A84">
        <w:instrText xml:space="preserve"> ADDIN ZOTERO_ITEM CSL_CITATION {"citationID":"l05ntp4l","properties":{"formattedCitation":"(OECD, 1995)","plainCitation":"(OECD, 1995)"},"citationItems":[{"id":114,"uris":["http://zotero.org/users/1061041/items/ST89T3U2"],"uri":["http://zotero.org/users/1061041/items/ST89T3U2"],"itemData":{"id":114,"type":"book","title":"Foreign Direct Investment, Trade and Employment","publisher":"Organization for Economic Cooperation &amp; Development Publishing","number-of-pages":"160","ISBN":"9789264144064","language":"en","author":[{"family":"OECD","given":""}],"issued":{"year":1995}}}],"schema":"https://github.com/citation-style-language/schema/raw/master/csl-citation.json"} </w:instrText>
      </w:r>
      <w:r w:rsidR="002E2098" w:rsidRPr="00534A84">
        <w:fldChar w:fldCharType="separate"/>
      </w:r>
      <w:r w:rsidR="002E2098" w:rsidRPr="00534A84">
        <w:t>(OECD, 1995)</w:t>
      </w:r>
      <w:r w:rsidR="002E2098" w:rsidRPr="00534A84">
        <w:fldChar w:fldCharType="end"/>
      </w:r>
      <w:r w:rsidR="00FE639E" w:rsidRPr="00534A84">
        <w:t xml:space="preserve"> stating:</w:t>
      </w:r>
    </w:p>
    <w:p w:rsidR="00A23324" w:rsidRPr="00534A84" w:rsidRDefault="002E2098" w:rsidP="003756FE">
      <w:r w:rsidRPr="00534A84">
        <w:t>Numerous empirical studies have been undertaken throughout the last 20 years to examine the employment effects of FDI in manufacturing industries. No general conclusion has evolved either regarding the sign of the employment effects or their magnitude. (p. 140)</w:t>
      </w:r>
    </w:p>
    <w:p w:rsidR="000348AD" w:rsidRPr="00534A84" w:rsidRDefault="00A23324" w:rsidP="003756FE">
      <w:r w:rsidRPr="00534A84">
        <w:t>As stated before t</w:t>
      </w:r>
      <w:r w:rsidR="000348AD" w:rsidRPr="00534A84">
        <w:t xml:space="preserve">he effects of foreign direct investment on employment </w:t>
      </w:r>
      <w:r w:rsidRPr="00534A84">
        <w:t>depend on several factors. The first and most important factor is the mode of entry. Whether foreign direct investment is done through a greenfield investment, or a merger or acquisition can affect the employment of an economy in different ways.</w:t>
      </w:r>
      <w:r w:rsidR="00BB0DCC" w:rsidRPr="00534A84">
        <w:t xml:space="preserve"> </w:t>
      </w:r>
      <w:r w:rsidR="009041C9" w:rsidRPr="00534A84">
        <w:t xml:space="preserve">A fact also recently brought forward by </w:t>
      </w:r>
      <w:r w:rsidR="009041C9" w:rsidRPr="00534A84">
        <w:fldChar w:fldCharType="begin"/>
      </w:r>
      <w:r w:rsidR="00C66146" w:rsidRPr="00534A84">
        <w:instrText xml:space="preserve"> ADDIN ZOTERO_ITEM CSL_CITATION {"citationID":"1krl16acrd","properties":{"formattedCitation":"(UNCTAD, 2012)","plainCitation":"(UNCTAD, 2012)"},"citationItems":[{"id":74,"uris":["http://zotero.org/users/1061041/items/UX8UGU3E"],"uri":["http://zotero.org/users/1061041/items/UX8UGU3E"],"itemData":{"id":74,"type":"book","title":"World Investment Report 2012: Towards a New Generation of Investment Policies","publisher":"United Nations Conference on Trade and Development","URL":"http://www.unctad-docs.org/files/UNCTAD-WIR2012-Full-en.pdf","shortTitle":"WIR2012","author":[{"family":"UNCTAD","given":""}],"issued":{"year":2012}}}],"schema":"https://github.com/citation-style-language/schema/raw/master/csl-citation.json"} </w:instrText>
      </w:r>
      <w:r w:rsidR="009041C9" w:rsidRPr="00534A84">
        <w:fldChar w:fldCharType="separate"/>
      </w:r>
      <w:r w:rsidR="009041C9" w:rsidRPr="00534A84">
        <w:t xml:space="preserve">UNCTAD </w:t>
      </w:r>
      <w:r w:rsidR="009041C9" w:rsidRPr="00534A84">
        <w:lastRenderedPageBreak/>
        <w:t>(2012)</w:t>
      </w:r>
      <w:r w:rsidR="009041C9" w:rsidRPr="00534A84">
        <w:fldChar w:fldCharType="end"/>
      </w:r>
      <w:r w:rsidR="009041C9" w:rsidRPr="00534A84">
        <w:t xml:space="preserve">, “M&amp;As clearly do not bring the same development benefits as greenfield investment projects, in terms of […], employment and so forth.” (p. 6) </w:t>
      </w:r>
      <w:r w:rsidR="00BB0DCC" w:rsidRPr="00534A84">
        <w:t>In turn the effects</w:t>
      </w:r>
      <w:r w:rsidRPr="00534A84">
        <w:t xml:space="preserve"> </w:t>
      </w:r>
      <w:r w:rsidR="000348AD" w:rsidRPr="00534A84">
        <w:t>can be</w:t>
      </w:r>
      <w:r w:rsidR="00374658" w:rsidRPr="00534A84">
        <w:t xml:space="preserve"> </w:t>
      </w:r>
      <w:r w:rsidR="00BB0DCC" w:rsidRPr="00534A84">
        <w:t xml:space="preserve">either </w:t>
      </w:r>
      <w:r w:rsidR="00374658" w:rsidRPr="00534A84">
        <w:t>direct or indirect,</w:t>
      </w:r>
      <w:r w:rsidR="000348AD" w:rsidRPr="00534A84">
        <w:t xml:space="preserve"> </w:t>
      </w:r>
      <w:r w:rsidR="00374658" w:rsidRPr="00534A84">
        <w:t>the sign of the relation can be positive or negative</w:t>
      </w:r>
      <w:r w:rsidR="002740B6" w:rsidRPr="00534A84">
        <w:t xml:space="preserve"> and can have an effect on both the quantity and quality of employment</w:t>
      </w:r>
      <w:r w:rsidR="00374658" w:rsidRPr="00534A84">
        <w:t>.</w:t>
      </w:r>
      <w:r w:rsidR="00BB0DCC" w:rsidRPr="00534A84">
        <w:t xml:space="preserve"> </w:t>
      </w:r>
      <w:r w:rsidR="00D11EEC" w:rsidRPr="00534A84">
        <w:t xml:space="preserve">Furthermore they can have an effect on the location of employment. </w:t>
      </w:r>
      <w:r w:rsidR="00D11EEC" w:rsidRPr="00534A84">
        <w:fldChar w:fldCharType="begin"/>
      </w:r>
      <w:r w:rsidR="00D11EEC" w:rsidRPr="00534A84">
        <w:instrText xml:space="preserve"> ADDIN ZOTERO_ITEM CSL_CITATION {"citationID":"26gq89es0i","properties":{"formattedCitation":"(UNCTAD, 1994)","plainCitation":"(UNCTAD, 1994)"},"citationItems":[{"id":112,"uris":["http://zotero.org/users/1061041/items/56BWJNI7"],"uri":["http://zotero.org/users/1061041/items/56BWJNI7"],"itemData":{"id":112,"type":"book","title":"World Investment Report 1994: Transnational Corporations, Employment and the Workplace","publisher":"United Nations Conference on Trade and Development","URL":"unctad.org/en/Docs/wir1994_en.pdf","shortTitle":"WIR1994","author":[{"family":"UNCTAD","given":""}],"issued":{"year":1994}}}],"schema":"https://github.com/citation-style-language/schema/raw/master/csl-citation.json"} </w:instrText>
      </w:r>
      <w:r w:rsidR="00D11EEC" w:rsidRPr="00534A84">
        <w:fldChar w:fldCharType="separate"/>
      </w:r>
      <w:r w:rsidR="006A1E0D" w:rsidRPr="00534A84">
        <w:t>UNCTAD (1994)</w:t>
      </w:r>
      <w:r w:rsidR="00D11EEC" w:rsidRPr="00534A84">
        <w:fldChar w:fldCharType="end"/>
      </w:r>
      <w:r w:rsidR="00D11EEC" w:rsidRPr="00534A84">
        <w:t xml:space="preserve"> gives</w:t>
      </w:r>
      <w:r w:rsidR="006A1E0D" w:rsidRPr="00534A84">
        <w:t xml:space="preserve"> a broad</w:t>
      </w:r>
      <w:r w:rsidR="00554ED9" w:rsidRPr="00534A84">
        <w:t xml:space="preserve"> overview</w:t>
      </w:r>
      <w:r w:rsidR="006A1E0D" w:rsidRPr="00534A84">
        <w:t xml:space="preserve"> </w:t>
      </w:r>
      <w:r w:rsidR="00554ED9" w:rsidRPr="00534A84">
        <w:t>of the range of different effects inward foreign direct investment may have on the employment in the host country</w:t>
      </w:r>
      <w:r w:rsidR="006A1E0D" w:rsidRPr="00534A84">
        <w:t xml:space="preserve">, see </w:t>
      </w:r>
      <w:r w:rsidR="006A1E0D" w:rsidRPr="00534A84">
        <w:fldChar w:fldCharType="begin"/>
      </w:r>
      <w:r w:rsidR="006A1E0D" w:rsidRPr="00534A84">
        <w:instrText xml:space="preserve"> REF _Ref329444322 \h </w:instrText>
      </w:r>
      <w:r w:rsidR="0000089C" w:rsidRPr="00534A84">
        <w:instrText xml:space="preserve"> \* MERGEFORMAT </w:instrText>
      </w:r>
      <w:r w:rsidR="006A1E0D" w:rsidRPr="00534A84">
        <w:fldChar w:fldCharType="separate"/>
      </w:r>
      <w:r w:rsidR="006A1E0D" w:rsidRPr="00534A84">
        <w:t xml:space="preserve">Table </w:t>
      </w:r>
      <w:r w:rsidR="006A1E0D" w:rsidRPr="00534A84">
        <w:rPr>
          <w:noProof/>
        </w:rPr>
        <w:t>0</w:t>
      </w:r>
      <w:r w:rsidR="006A1E0D" w:rsidRPr="00534A84">
        <w:noBreakHyphen/>
      </w:r>
      <w:r w:rsidR="006A1E0D" w:rsidRPr="00534A84">
        <w:rPr>
          <w:noProof/>
        </w:rPr>
        <w:t>1</w:t>
      </w:r>
      <w:r w:rsidR="006A1E0D" w:rsidRPr="00534A84">
        <w:fldChar w:fldCharType="end"/>
      </w:r>
      <w:r w:rsidR="00554ED9" w:rsidRPr="00534A84">
        <w:t>.</w:t>
      </w:r>
    </w:p>
    <w:p w:rsidR="004A0B28" w:rsidRPr="00534A84" w:rsidRDefault="004A0B28" w:rsidP="004A0B28">
      <w:r w:rsidRPr="00534A84">
        <w:t>In order to give a correct overview of the literature regarding this subject it is useful to continue by classifying the research as either mainly focused on the quality dimension or the quantity. And whether or not the proposed effects are direct or indirect.</w:t>
      </w:r>
    </w:p>
    <w:p w:rsidR="00374658" w:rsidRPr="00534A84" w:rsidRDefault="00374658" w:rsidP="003756FE">
      <w:pPr>
        <w:pStyle w:val="Bijschrift"/>
      </w:pPr>
      <w:bookmarkStart w:id="25" w:name="_Ref329444322"/>
      <w:bookmarkStart w:id="26" w:name="_Ref329444311"/>
      <w:r w:rsidRPr="00534A84">
        <w:t xml:space="preserve">Table </w:t>
      </w:r>
      <w:fldSimple w:instr=" STYLEREF 1 \s ">
        <w:r w:rsidRPr="00534A84">
          <w:t>0</w:t>
        </w:r>
      </w:fldSimple>
      <w:r w:rsidRPr="00534A84">
        <w:noBreakHyphen/>
      </w:r>
      <w:fldSimple w:instr=" SEQ Table \* ARABIC \s 1 ">
        <w:r w:rsidRPr="00534A84">
          <w:t>1</w:t>
        </w:r>
      </w:fldSimple>
      <w:bookmarkEnd w:id="25"/>
      <w:r w:rsidR="00D62DD7" w:rsidRPr="00534A84">
        <w:t xml:space="preserve"> : The range of potential effects of foreign direct investment on the quantity, quality and location of employment</w:t>
      </w:r>
      <w:bookmarkEnd w:id="26"/>
    </w:p>
    <w:tbl>
      <w:tblPr>
        <w:tblStyle w:val="Tabelraster"/>
        <w:tblW w:w="0" w:type="auto"/>
        <w:tblLayout w:type="fixed"/>
        <w:tblCellMar>
          <w:top w:w="85" w:type="dxa"/>
          <w:left w:w="85" w:type="dxa"/>
          <w:bottom w:w="85" w:type="dxa"/>
          <w:right w:w="85" w:type="dxa"/>
        </w:tblCellMar>
        <w:tblLook w:val="04A0" w:firstRow="1" w:lastRow="0" w:firstColumn="1" w:lastColumn="0" w:noHBand="0" w:noVBand="1"/>
      </w:tblPr>
      <w:tblGrid>
        <w:gridCol w:w="1924"/>
        <w:gridCol w:w="1924"/>
        <w:gridCol w:w="1924"/>
        <w:gridCol w:w="1925"/>
        <w:gridCol w:w="1925"/>
      </w:tblGrid>
      <w:tr w:rsidR="0000089C" w:rsidRPr="00534A84" w:rsidTr="004A0B28">
        <w:tc>
          <w:tcPr>
            <w:tcW w:w="1924" w:type="dxa"/>
          </w:tcPr>
          <w:p w:rsidR="00374658" w:rsidRPr="00534A84" w:rsidRDefault="00374658" w:rsidP="003756FE">
            <w:pPr>
              <w:spacing w:line="240" w:lineRule="auto"/>
            </w:pPr>
          </w:p>
        </w:tc>
        <w:tc>
          <w:tcPr>
            <w:tcW w:w="3848" w:type="dxa"/>
            <w:gridSpan w:val="2"/>
          </w:tcPr>
          <w:p w:rsidR="00374658" w:rsidRPr="00534A84" w:rsidRDefault="00374658" w:rsidP="003756FE">
            <w:pPr>
              <w:spacing w:line="240" w:lineRule="auto"/>
            </w:pPr>
            <w:r w:rsidRPr="00534A84">
              <w:t>Direct</w:t>
            </w:r>
          </w:p>
        </w:tc>
        <w:tc>
          <w:tcPr>
            <w:tcW w:w="3850" w:type="dxa"/>
            <w:gridSpan w:val="2"/>
          </w:tcPr>
          <w:p w:rsidR="00374658" w:rsidRPr="00534A84" w:rsidRDefault="00374658" w:rsidP="003756FE">
            <w:pPr>
              <w:spacing w:line="240" w:lineRule="auto"/>
            </w:pPr>
            <w:r w:rsidRPr="00534A84">
              <w:t>Indirect</w:t>
            </w:r>
          </w:p>
        </w:tc>
      </w:tr>
      <w:tr w:rsidR="0000089C" w:rsidRPr="00534A84" w:rsidTr="004A0B28">
        <w:trPr>
          <w:trHeight w:val="298"/>
        </w:trPr>
        <w:tc>
          <w:tcPr>
            <w:tcW w:w="1924" w:type="dxa"/>
          </w:tcPr>
          <w:p w:rsidR="00374658" w:rsidRPr="00534A84" w:rsidRDefault="00374658" w:rsidP="003756FE">
            <w:pPr>
              <w:spacing w:line="240" w:lineRule="auto"/>
            </w:pPr>
            <w:r w:rsidRPr="00534A84">
              <w:t>Area of impact</w:t>
            </w:r>
          </w:p>
        </w:tc>
        <w:tc>
          <w:tcPr>
            <w:tcW w:w="1924" w:type="dxa"/>
          </w:tcPr>
          <w:p w:rsidR="00374658" w:rsidRPr="00534A84" w:rsidRDefault="00374658" w:rsidP="003756FE">
            <w:pPr>
              <w:spacing w:line="240" w:lineRule="auto"/>
            </w:pPr>
            <w:r w:rsidRPr="00534A84">
              <w:t>Positive</w:t>
            </w:r>
          </w:p>
        </w:tc>
        <w:tc>
          <w:tcPr>
            <w:tcW w:w="1924" w:type="dxa"/>
          </w:tcPr>
          <w:p w:rsidR="00374658" w:rsidRPr="00534A84" w:rsidRDefault="00374658" w:rsidP="003756FE">
            <w:pPr>
              <w:spacing w:line="240" w:lineRule="auto"/>
            </w:pPr>
            <w:r w:rsidRPr="00534A84">
              <w:t>Negative</w:t>
            </w:r>
          </w:p>
        </w:tc>
        <w:tc>
          <w:tcPr>
            <w:tcW w:w="1925" w:type="dxa"/>
          </w:tcPr>
          <w:p w:rsidR="00374658" w:rsidRPr="00534A84" w:rsidRDefault="00374658" w:rsidP="003756FE">
            <w:pPr>
              <w:spacing w:line="240" w:lineRule="auto"/>
            </w:pPr>
            <w:r w:rsidRPr="00534A84">
              <w:t>Positive</w:t>
            </w:r>
          </w:p>
        </w:tc>
        <w:tc>
          <w:tcPr>
            <w:tcW w:w="1925" w:type="dxa"/>
          </w:tcPr>
          <w:p w:rsidR="00374658" w:rsidRPr="00534A84" w:rsidRDefault="00374658" w:rsidP="003756FE">
            <w:pPr>
              <w:spacing w:line="240" w:lineRule="auto"/>
            </w:pPr>
            <w:r w:rsidRPr="00534A84">
              <w:t>Negative</w:t>
            </w:r>
          </w:p>
        </w:tc>
      </w:tr>
      <w:tr w:rsidR="0000089C" w:rsidRPr="00534A84" w:rsidTr="004A0B28">
        <w:tc>
          <w:tcPr>
            <w:tcW w:w="1924" w:type="dxa"/>
          </w:tcPr>
          <w:p w:rsidR="00374658" w:rsidRPr="00534A84" w:rsidRDefault="00374658" w:rsidP="003756FE">
            <w:pPr>
              <w:spacing w:line="240" w:lineRule="auto"/>
            </w:pPr>
            <w:r w:rsidRPr="00534A84">
              <w:t>Quantity</w:t>
            </w:r>
          </w:p>
        </w:tc>
        <w:tc>
          <w:tcPr>
            <w:tcW w:w="1924" w:type="dxa"/>
          </w:tcPr>
          <w:p w:rsidR="00374658" w:rsidRPr="00534A84" w:rsidRDefault="00374658" w:rsidP="003756FE">
            <w:pPr>
              <w:spacing w:line="240" w:lineRule="auto"/>
            </w:pPr>
            <w:r w:rsidRPr="00534A84">
              <w:t>Adds to net capital and creates jobs in expanding industries.</w:t>
            </w:r>
          </w:p>
        </w:tc>
        <w:tc>
          <w:tcPr>
            <w:tcW w:w="1924" w:type="dxa"/>
          </w:tcPr>
          <w:p w:rsidR="00374658" w:rsidRPr="00534A84" w:rsidRDefault="00374658" w:rsidP="003756FE">
            <w:pPr>
              <w:spacing w:line="240" w:lineRule="auto"/>
            </w:pPr>
            <w:r w:rsidRPr="00534A84">
              <w:t>Foreign direct investment through acquisition may result in rationalization and job loss.</w:t>
            </w:r>
          </w:p>
        </w:tc>
        <w:tc>
          <w:tcPr>
            <w:tcW w:w="1925" w:type="dxa"/>
          </w:tcPr>
          <w:p w:rsidR="00374658" w:rsidRPr="00534A84" w:rsidRDefault="00374658" w:rsidP="003756FE">
            <w:pPr>
              <w:spacing w:line="240" w:lineRule="auto"/>
            </w:pPr>
            <w:r w:rsidRPr="00534A84">
              <w:t>Creates jobs through forward and backward linkages and multiplier effects in local economy.</w:t>
            </w:r>
          </w:p>
        </w:tc>
        <w:tc>
          <w:tcPr>
            <w:tcW w:w="1925" w:type="dxa"/>
          </w:tcPr>
          <w:p w:rsidR="00374658" w:rsidRPr="00534A84" w:rsidRDefault="00374658" w:rsidP="003756FE">
            <w:pPr>
              <w:spacing w:line="240" w:lineRule="auto"/>
            </w:pPr>
            <w:r w:rsidRPr="00534A84">
              <w:t>Reliance on imports or displacements of existing firms results in job loss.</w:t>
            </w:r>
          </w:p>
        </w:tc>
      </w:tr>
      <w:tr w:rsidR="0000089C" w:rsidRPr="00534A84" w:rsidTr="004A0B28">
        <w:tc>
          <w:tcPr>
            <w:tcW w:w="1924" w:type="dxa"/>
          </w:tcPr>
          <w:p w:rsidR="00374658" w:rsidRPr="00534A84" w:rsidRDefault="00374658" w:rsidP="003756FE">
            <w:pPr>
              <w:spacing w:line="240" w:lineRule="auto"/>
            </w:pPr>
            <w:r w:rsidRPr="00534A84">
              <w:t>Quality</w:t>
            </w:r>
          </w:p>
        </w:tc>
        <w:tc>
          <w:tcPr>
            <w:tcW w:w="1924" w:type="dxa"/>
          </w:tcPr>
          <w:p w:rsidR="00374658" w:rsidRPr="00534A84" w:rsidRDefault="00374658" w:rsidP="003756FE">
            <w:pPr>
              <w:spacing w:line="240" w:lineRule="auto"/>
            </w:pPr>
            <w:r w:rsidRPr="00534A84">
              <w:t>Pays higher wages and has higher productivity.</w:t>
            </w:r>
          </w:p>
        </w:tc>
        <w:tc>
          <w:tcPr>
            <w:tcW w:w="1924" w:type="dxa"/>
          </w:tcPr>
          <w:p w:rsidR="00374658" w:rsidRPr="00534A84" w:rsidRDefault="00374658" w:rsidP="003756FE">
            <w:pPr>
              <w:spacing w:line="240" w:lineRule="auto"/>
            </w:pPr>
            <w:r w:rsidRPr="00534A84">
              <w:t>Introduces practices in, e.g., hiring and promotion that are considered undesirable.</w:t>
            </w:r>
          </w:p>
        </w:tc>
        <w:tc>
          <w:tcPr>
            <w:tcW w:w="1925" w:type="dxa"/>
          </w:tcPr>
          <w:p w:rsidR="00374658" w:rsidRPr="00534A84" w:rsidRDefault="00374658" w:rsidP="003756FE">
            <w:pPr>
              <w:spacing w:line="240" w:lineRule="auto"/>
            </w:pPr>
            <w:r w:rsidRPr="00534A84">
              <w:t>Spill-over of ‘best practice’ work organization to domestic firms.</w:t>
            </w:r>
          </w:p>
        </w:tc>
        <w:tc>
          <w:tcPr>
            <w:tcW w:w="1925" w:type="dxa"/>
          </w:tcPr>
          <w:p w:rsidR="00374658" w:rsidRPr="00534A84" w:rsidRDefault="00374658" w:rsidP="003756FE">
            <w:pPr>
              <w:spacing w:line="240" w:lineRule="auto"/>
            </w:pPr>
            <w:r w:rsidRPr="00534A84">
              <w:t>Erodes wage levels as domestic firms try to compete.</w:t>
            </w:r>
          </w:p>
        </w:tc>
      </w:tr>
      <w:tr w:rsidR="0000089C" w:rsidRPr="00534A84" w:rsidTr="004A0B28">
        <w:tc>
          <w:tcPr>
            <w:tcW w:w="1924" w:type="dxa"/>
          </w:tcPr>
          <w:p w:rsidR="00374658" w:rsidRPr="00534A84" w:rsidRDefault="00374658" w:rsidP="003756FE">
            <w:pPr>
              <w:spacing w:line="240" w:lineRule="auto"/>
            </w:pPr>
            <w:r w:rsidRPr="00534A84">
              <w:t>Location</w:t>
            </w:r>
          </w:p>
        </w:tc>
        <w:tc>
          <w:tcPr>
            <w:tcW w:w="1924" w:type="dxa"/>
          </w:tcPr>
          <w:p w:rsidR="00374658" w:rsidRPr="00534A84" w:rsidRDefault="00374658" w:rsidP="003756FE">
            <w:pPr>
              <w:spacing w:line="240" w:lineRule="auto"/>
            </w:pPr>
            <w:r w:rsidRPr="00534A84">
              <w:t>Adds new and perhaps better jobs to areas with high unemployment.</w:t>
            </w:r>
          </w:p>
        </w:tc>
        <w:tc>
          <w:tcPr>
            <w:tcW w:w="1924" w:type="dxa"/>
          </w:tcPr>
          <w:p w:rsidR="00374658" w:rsidRPr="00534A84" w:rsidRDefault="00374658" w:rsidP="003756FE">
            <w:pPr>
              <w:spacing w:line="240" w:lineRule="auto"/>
            </w:pPr>
            <w:r w:rsidRPr="00534A84">
              <w:t>Crowds already congested urban areas and worsens regional imbalances.</w:t>
            </w:r>
          </w:p>
          <w:p w:rsidR="00374658" w:rsidRPr="00534A84" w:rsidRDefault="00374658" w:rsidP="003756FE">
            <w:pPr>
              <w:spacing w:line="240" w:lineRule="auto"/>
            </w:pPr>
          </w:p>
        </w:tc>
        <w:tc>
          <w:tcPr>
            <w:tcW w:w="1925" w:type="dxa"/>
          </w:tcPr>
          <w:p w:rsidR="00374658" w:rsidRPr="00534A84" w:rsidRDefault="00374658" w:rsidP="003756FE">
            <w:pPr>
              <w:spacing w:line="240" w:lineRule="auto"/>
            </w:pPr>
            <w:r w:rsidRPr="00534A84">
              <w:t>Encourages migration of supplier</w:t>
            </w:r>
            <w:r w:rsidR="006D5497" w:rsidRPr="00534A84">
              <w:t xml:space="preserve"> </w:t>
            </w:r>
            <w:r w:rsidRPr="00534A84">
              <w:t>firms to areas with available labor supply.</w:t>
            </w:r>
          </w:p>
        </w:tc>
        <w:tc>
          <w:tcPr>
            <w:tcW w:w="1925" w:type="dxa"/>
          </w:tcPr>
          <w:p w:rsidR="00374658" w:rsidRPr="00534A84" w:rsidRDefault="00374658" w:rsidP="003756FE">
            <w:pPr>
              <w:spacing w:line="240" w:lineRule="auto"/>
            </w:pPr>
            <w:r w:rsidRPr="00534A84">
              <w:t>Displaces local producers, adding to regional unemployment, if foreign affiliates substitute for local production or rely on imports.</w:t>
            </w:r>
          </w:p>
        </w:tc>
      </w:tr>
    </w:tbl>
    <w:p w:rsidR="009455BF" w:rsidRPr="00534A84" w:rsidRDefault="007117C9" w:rsidP="009455BF">
      <w:r w:rsidRPr="00534A84">
        <w:rPr>
          <w:sz w:val="22"/>
        </w:rPr>
        <w:t xml:space="preserve">Source: </w:t>
      </w:r>
      <w:r w:rsidRPr="00534A84">
        <w:rPr>
          <w:sz w:val="22"/>
        </w:rPr>
        <w:fldChar w:fldCharType="begin"/>
      </w:r>
      <w:r w:rsidR="00340C10" w:rsidRPr="00534A84">
        <w:rPr>
          <w:sz w:val="22"/>
        </w:rPr>
        <w:instrText xml:space="preserve"> ADDIN ZOTERO_ITEM CSL_CITATION {"citationID":"ATDQS2tu","properties":{"formattedCitation":"(UNCTAD, 1994, p. 167)","plainCitation":"(UNCTAD, 1994, p. 167)"},"citationItems":[{"id":112,"uris":["http://zotero.org/users/1061041/items/56BWJNI7"],"uri":["http://zotero.org/users/1061041/items/56BWJNI7"],"itemData":{"id":112,"type":"book","title":"World Investment Report 1994: Transnational Corporations, Employment and the Workplace","publisher":"United Nations Conference on Trade and Development","URL":"unctad.org/en/Docs/wir1994_en.pdf","shortTitle":"WIR1994","author":[{"family":"UNCTAD","given":""}],"issued":{"year":1994}},"locator":"167"}],"schema":"https://github.com/citation-style-language/schema/raw/master/csl-citation.json"} </w:instrText>
      </w:r>
      <w:r w:rsidRPr="00534A84">
        <w:rPr>
          <w:sz w:val="22"/>
        </w:rPr>
        <w:fldChar w:fldCharType="separate"/>
      </w:r>
      <w:r w:rsidR="00340C10" w:rsidRPr="00534A84">
        <w:rPr>
          <w:sz w:val="22"/>
        </w:rPr>
        <w:t>(UNCTAD, 1994, p. 167)</w:t>
      </w:r>
      <w:r w:rsidRPr="00534A84">
        <w:rPr>
          <w:sz w:val="22"/>
        </w:rPr>
        <w:fldChar w:fldCharType="end"/>
      </w:r>
      <w:r w:rsidR="009455BF" w:rsidRPr="00534A84">
        <w:br w:type="page"/>
      </w:r>
    </w:p>
    <w:p w:rsidR="00B5453D" w:rsidRPr="00534A84" w:rsidRDefault="00EC227B" w:rsidP="003756FE">
      <w:pPr>
        <w:pStyle w:val="Kop1"/>
      </w:pPr>
      <w:bookmarkStart w:id="27" w:name="_Toc330649088"/>
      <w:bookmarkStart w:id="28" w:name="_Toc332827570"/>
      <w:bookmarkStart w:id="29" w:name="_Toc332904749"/>
      <w:bookmarkStart w:id="30" w:name="_Ref333250940"/>
      <w:r w:rsidRPr="00534A84">
        <w:lastRenderedPageBreak/>
        <w:t>F</w:t>
      </w:r>
      <w:r w:rsidR="00B5453D" w:rsidRPr="00534A84">
        <w:t xml:space="preserve">oreign direct investment </w:t>
      </w:r>
      <w:r w:rsidRPr="00534A84">
        <w:t xml:space="preserve">and </w:t>
      </w:r>
      <w:r w:rsidR="008702F8" w:rsidRPr="00534A84">
        <w:t xml:space="preserve">the quantity of </w:t>
      </w:r>
      <w:r w:rsidRPr="00534A84">
        <w:t>employment</w:t>
      </w:r>
      <w:bookmarkEnd w:id="27"/>
      <w:bookmarkEnd w:id="28"/>
      <w:bookmarkEnd w:id="29"/>
      <w:bookmarkEnd w:id="30"/>
    </w:p>
    <w:p w:rsidR="006F0936" w:rsidRPr="00534A84" w:rsidRDefault="00376FFB" w:rsidP="003756FE">
      <w:pPr>
        <w:rPr>
          <w:highlight w:val="yellow"/>
        </w:rPr>
      </w:pPr>
      <w:r w:rsidRPr="00534A84">
        <w:t xml:space="preserve">When we talk about the effects of foreign direct investment on </w:t>
      </w:r>
      <w:r w:rsidR="002740B6" w:rsidRPr="00534A84">
        <w:t xml:space="preserve">the quantity of </w:t>
      </w:r>
      <w:r w:rsidRPr="00534A84">
        <w:t xml:space="preserve">employment, the main question that we face then is simple: Does foreign direct investment result in job creation or job loss? Or is the status quo maintained? </w:t>
      </w:r>
      <w:r w:rsidR="00B5453D" w:rsidRPr="00534A84">
        <w:t>As stated before the effects of foreign direct investment are twofold. We need to consider both the direct and the indirect effects.</w:t>
      </w:r>
      <w:r w:rsidR="00EC227B" w:rsidRPr="00534A84">
        <w:t xml:space="preserve"> </w:t>
      </w:r>
      <w:r w:rsidR="00B5453D" w:rsidRPr="00534A84">
        <w:t>Let us first consider t</w:t>
      </w:r>
      <w:r w:rsidRPr="00534A84">
        <w:t xml:space="preserve">he direct effects. </w:t>
      </w:r>
      <w:r w:rsidR="006A41E0" w:rsidRPr="00534A84">
        <w:t>What is the direct effect of an inflow of foreign direct investment to the host country’s employment?</w:t>
      </w:r>
      <w:r w:rsidR="00C70D51" w:rsidRPr="00534A84">
        <w:t xml:space="preserve"> </w:t>
      </w:r>
      <w:r w:rsidR="006A41E0" w:rsidRPr="00534A84">
        <w:t>If we look at the two main types of foreign direct investment we can think of</w:t>
      </w:r>
      <w:r w:rsidR="00EC227B" w:rsidRPr="00534A84">
        <w:t xml:space="preserve"> </w:t>
      </w:r>
      <w:r w:rsidR="006A41E0" w:rsidRPr="00534A84">
        <w:t xml:space="preserve">a few possible outcomes regarding the creation or destruction of jobs. When the investment is done through a greenfield investment </w:t>
      </w:r>
      <w:r w:rsidR="0000232B" w:rsidRPr="00534A84">
        <w:t>we expect</w:t>
      </w:r>
      <w:r w:rsidR="006A41E0" w:rsidRPr="00534A84">
        <w:t xml:space="preserve"> job creation.</w:t>
      </w:r>
      <w:r w:rsidR="00F81D72" w:rsidRPr="00534A84">
        <w:t xml:space="preserve"> A new business is founded, which requires human capital input and therefore creates jobs. When we regard the other entry mode, merger or acquisition, a few different scenarios are possible. The transfer of control from domestic to foreign ownership may mean one of a few things. Either jobs are created</w:t>
      </w:r>
      <w:r w:rsidR="00E077A0" w:rsidRPr="00534A84">
        <w:t>. Either</w:t>
      </w:r>
      <w:r w:rsidR="00F81D72" w:rsidRPr="00534A84">
        <w:t xml:space="preserve"> because the b</w:t>
      </w:r>
      <w:r w:rsidR="00E077A0" w:rsidRPr="00534A84">
        <w:t xml:space="preserve">usiness </w:t>
      </w:r>
      <w:r w:rsidR="00F81D72" w:rsidRPr="00534A84">
        <w:t>expands</w:t>
      </w:r>
      <w:r w:rsidR="00E077A0" w:rsidRPr="00534A84">
        <w:t xml:space="preserve"> because of the new investment, or because without the foreign investment the corporation would face closure.</w:t>
      </w:r>
      <w:r w:rsidR="00F81D72" w:rsidRPr="00534A84">
        <w:t xml:space="preserve"> The level of jobs are maintained, because the investment requires</w:t>
      </w:r>
      <w:r w:rsidR="00E077A0" w:rsidRPr="00534A84">
        <w:t xml:space="preserve"> no change in human capital. Or, and this is often the most likely scenario, jobs are destroyed. Because the new foreign control means a restructuring of the corporation resulting in job loss. All this is of course an oversimplification of the possible </w:t>
      </w:r>
      <w:r w:rsidR="00441833" w:rsidRPr="00534A84">
        <w:t xml:space="preserve">direct </w:t>
      </w:r>
      <w:r w:rsidR="00E077A0" w:rsidRPr="00534A84">
        <w:t>outcomes of foreign direct investment</w:t>
      </w:r>
      <w:r w:rsidR="00C70D51" w:rsidRPr="00534A84">
        <w:t>.</w:t>
      </w:r>
      <w:r w:rsidR="006F0936" w:rsidRPr="00534A84">
        <w:rPr>
          <w:highlight w:val="yellow"/>
        </w:rPr>
        <w:t xml:space="preserve"> </w:t>
      </w:r>
    </w:p>
    <w:p w:rsidR="006F0936" w:rsidRPr="00534A84" w:rsidRDefault="006F0936" w:rsidP="003756FE">
      <w:r w:rsidRPr="00534A84">
        <w:t xml:space="preserve">The fact that foreign direct investment is heterogeneous and that the impact on employment is indeed dependent on amongst other factors on entry mode is also recognized by </w:t>
      </w:r>
      <w:r w:rsidRPr="00534A84">
        <w:fldChar w:fldCharType="begin"/>
      </w:r>
      <w:r w:rsidR="00DE6F78" w:rsidRPr="00534A84">
        <w:instrText xml:space="preserve"> ADDIN ZOTERO_ITEM CSL_CITATION {"citationID":"2k8c23kcm4","properties":{"formattedCitation":"(Williams, 1999)","plainCitation":"(Williams, 1999)"},"citationItems":[{"id":192,"uris":["http://zotero.org/users/1061041/items/NFEFT9NQ"],"uri":["http://zotero.org/users/1061041/items/NFEFT9NQ"],"itemData":{"id":192,"type":"article-journal","title":"Foreign manufacturing firms in the UK: effects on employment, output and supplier linkages","container-title":"European Business Review","page":"393-398","volume":"99","issue":"6","DOI":"10.1108/09555349910300683","shortTitle":"Foreign manufacturing firms in the UK","author":[{"family":"Williams","given":"David"}],"issued":{"year":1999,"month":1,"day":12},"accessed":{"year":2012,"month":7,"day":15},"page-first":"393"}}],"schema":"https://github.com/citation-style-language/schema/raw/master/csl-citation.json"} </w:instrText>
      </w:r>
      <w:r w:rsidRPr="00534A84">
        <w:fldChar w:fldCharType="separate"/>
      </w:r>
      <w:r w:rsidRPr="00534A84">
        <w:t>Williams (1999)</w:t>
      </w:r>
      <w:r w:rsidRPr="00534A84">
        <w:fldChar w:fldCharType="end"/>
      </w:r>
      <w:r w:rsidRPr="00534A84">
        <w:t>. Who says that the mode of entry will have a considerable influence over impact. Where development through a greenfield investment generally produces new employment effects (even though employment within indigenous firms may be reduced). The effects resulting of foreign entry by means of a merger or acquisition are ambiguous since they depend upon the nature of the post-merger organization.</w:t>
      </w:r>
    </w:p>
    <w:p w:rsidR="00353BF9" w:rsidRPr="00534A84" w:rsidRDefault="00353BF9" w:rsidP="003756FE">
      <w:r w:rsidRPr="00534A84">
        <w:t>In addition of having a direct effect, foreign direct investment can also have a number of indirect effects on employment.</w:t>
      </w:r>
      <w:r w:rsidR="00903E45" w:rsidRPr="00534A84">
        <w:t xml:space="preserve"> Domestic firms in the host country that are vertically linked to foreign controlled entity, such as suppliers, subcontractors, consultants and buyers, are likely to see a positive effect on employment when the investment increases the demand for local inputs. However transnational corporations often already have links with other firms, for instance those </w:t>
      </w:r>
      <w:r w:rsidR="00903E45" w:rsidRPr="00534A84">
        <w:lastRenderedPageBreak/>
        <w:t>in their home country, which could mean they would establish relatively fewer linkages with domestic firms than a similar local firm would.</w:t>
      </w:r>
      <w:r w:rsidRPr="00534A84">
        <w:t xml:space="preserve"> </w:t>
      </w:r>
      <w:r w:rsidR="005374EE" w:rsidRPr="00534A84">
        <w:t xml:space="preserve">Furthermore there are effects on the indigenous firms competing with the multinational. The foreign entry gives rise to an increase in competition forcing local firms to become more efficient, if they manage to do so these business may flourish creating new employment opportunities. If these businesses are not able to compete with the foreign controlled enterprise, this could lead to job loss. </w:t>
      </w:r>
      <w:r w:rsidR="0000089C" w:rsidRPr="00534A84">
        <w:fldChar w:fldCharType="begin"/>
      </w:r>
      <w:r w:rsidR="00DE6F78" w:rsidRPr="00534A84">
        <w:instrText xml:space="preserve"> ADDIN ZOTERO_ITEM CSL_CITATION {"citationID":"2hka9sliau","properties":{"formattedCitation":"(Lall, 1995)","plainCitation":"(Lall, 1995)"},"citationItems":[{"id":152,"uris":["http://zotero.org/users/1061041/items/FFHBDN86"],"uri":["http://zotero.org/users/1061041/items/FFHBDN86"],"itemData":{"id":152,"type":"article-journal","title":"Employment and Foreign Investment: Policy Options for Developing Countries","container-title":"International Labour Review","page":"521","volume":"134","shortTitle":"Employment and Foreign Investment","journalAbbreviation":"Int'l Lab. Rev.","author":[{"family":"Lall","given":"Sanjaya"}],"issued":{"year":1995},"page-first":"521"}}],"schema":"https://github.com/citation-style-language/schema/raw/master/csl-citation.json"} </w:instrText>
      </w:r>
      <w:r w:rsidR="0000089C" w:rsidRPr="00534A84">
        <w:fldChar w:fldCharType="separate"/>
      </w:r>
      <w:r w:rsidR="0000089C" w:rsidRPr="00534A84">
        <w:t>(</w:t>
      </w:r>
      <w:proofErr w:type="spellStart"/>
      <w:r w:rsidR="0000089C" w:rsidRPr="00534A84">
        <w:t>Lall</w:t>
      </w:r>
      <w:proofErr w:type="spellEnd"/>
      <w:r w:rsidR="0000089C" w:rsidRPr="00534A84">
        <w:t>, 1995)</w:t>
      </w:r>
      <w:r w:rsidR="0000089C" w:rsidRPr="00534A84">
        <w:fldChar w:fldCharType="end"/>
      </w:r>
      <w:r w:rsidR="006F5B9F" w:rsidRPr="00534A84">
        <w:t xml:space="preserve"> </w:t>
      </w:r>
    </w:p>
    <w:p w:rsidR="00C0212E" w:rsidRPr="00534A84" w:rsidRDefault="00C0212E" w:rsidP="003756FE">
      <w:pPr>
        <w:pStyle w:val="Kop2"/>
      </w:pPr>
      <w:bookmarkStart w:id="31" w:name="_Toc330649089"/>
      <w:bookmarkStart w:id="32" w:name="_Toc332827571"/>
      <w:bookmarkStart w:id="33" w:name="_Toc332904750"/>
      <w:r w:rsidRPr="00534A84">
        <w:t>The direct effects of foreign direct investment on the quantity of employment</w:t>
      </w:r>
      <w:bookmarkEnd w:id="31"/>
      <w:bookmarkEnd w:id="32"/>
      <w:bookmarkEnd w:id="33"/>
    </w:p>
    <w:p w:rsidR="00C0212E" w:rsidRPr="00534A84" w:rsidRDefault="00C0212E" w:rsidP="003756FE">
      <w:r w:rsidRPr="00534A84">
        <w:t>It is worthwhile to divide the direct effects of foreign direct investment between the two main modes of entry: Greenfield, and mergers and acquisitions.</w:t>
      </w:r>
    </w:p>
    <w:p w:rsidR="0000232B" w:rsidRPr="00534A84" w:rsidRDefault="00C0212E" w:rsidP="003756FE">
      <w:pPr>
        <w:pStyle w:val="Kop3"/>
      </w:pPr>
      <w:bookmarkStart w:id="34" w:name="_Toc330649090"/>
      <w:bookmarkStart w:id="35" w:name="_Toc332827572"/>
      <w:bookmarkStart w:id="36" w:name="_Toc332904751"/>
      <w:r w:rsidRPr="00534A84">
        <w:t>Greenfield type investment</w:t>
      </w:r>
      <w:bookmarkEnd w:id="34"/>
      <w:bookmarkEnd w:id="35"/>
      <w:bookmarkEnd w:id="36"/>
    </w:p>
    <w:p w:rsidR="00155C7D" w:rsidRPr="00534A84" w:rsidRDefault="00440E9D" w:rsidP="003756FE">
      <w:r w:rsidRPr="00534A84">
        <w:t xml:space="preserve">Since greenfield investments actually add up to the productive capacity, it is highly likely that they have a positive direct effect on employment. </w:t>
      </w:r>
      <w:r w:rsidR="0000232B" w:rsidRPr="00534A84">
        <w:t xml:space="preserve">Regarding greenfield investment this is also what </w:t>
      </w:r>
      <w:r w:rsidR="0000232B" w:rsidRPr="00534A84">
        <w:fldChar w:fldCharType="begin"/>
      </w:r>
      <w:r w:rsidR="00DE6F78" w:rsidRPr="00534A84">
        <w:instrText xml:space="preserve"> ADDIN ZOTERO_ITEM CSL_CITATION {"citationID":"28q9cd4bib","properties":{"formattedCitation":"(Hastenberg, 1999)","plainCitation":"(Hastenberg, 1999)"},"citationItems":[{"id":108,"uris":["http://zotero.org/users/1061041/items/A4TM98QN"],"uri":["http://zotero.org/users/1061041/items/A4TM98QN"],"itemData":{"id":108,"type":"article-journal","title":"Foreign direct investment in Hungary","abstract":"Effecten op de modernisering van de industrie en de vraag naar arbeid Na de val van de Berlijnse muur in 1989 en het verdwijnen van het socialisme werd Honga-rije een aantrekkelijke bestemming voor buitenlandse directe investeringen (FDI). De com-binatie van marktpotentie, lage loonkosten en een relatief liberaal investeringsklimaat sprak veel bedrijven aan. De Hongaarse regering voerde bovendien een actief beleid. Een belang-rijk instrument hierin was de privatisering van staatsbedrijven. De belangrijkste reden voor het aantrekken van buitenlandse strategische investeerders is het binnenhalen van westerse management technieken en moderne technologie en knowhow. Buitenlandse bedrijven be-schikken niet alleen over de vereiste kennis, maar ook over de financiële middelen die nodig zijn voor de modernisering van de productiestructuur. Daarbij kunnen buitenlandse investe-ringen een belangrijke rol spelen in de transitie naar een markteconomie De centrale probleemstelling van dit onderzoek is als volgt geformuleerd: Wat zijn de directe en indirecte effecten van buitenlandse directe investeringen op de modernisering van de industrie in Hongarije, en wat zijn de gevolgen van deze modernisering voor de vraag naar arbeid, zowel in kwantitatieve als kwalitatieve zin? Voor dit onderzoek is gekeken naar de drie industriële sectoren die de grootste buiten-landse inmenging hebben: de werktuigbouwindustrie, de elektrotechnische industrie en de voedings- en genotmiddelen industrie. Daarnaast hebben we ons beperkt tot de regio’s waar de meeste buitenlandse investeringen te vinden zijn. Het gaat hier om Boedapest en de om-ringende provincie Pest (samen de centrale regio) en de provincies Györ-Moson-Sopron, Vas, Veszprém, Komárom-Esztergom en Fejér (noordwest Hongarije). In de macroregio’s centrum en noordwest Hongarije bevindt zich overigens de grootste concentratie buiten-landse investeringen van geheel Centraal- en Oost-Europa. Op basis van een disproporti-neel gestratificeerde steekproef zijn in 1997 interviews afgenomen bij 50 buitenlandse be-drijven in Hongarije: 29 met bedrijven die in het kader van de privatisering van staatsbedrij-ven hebben geïnvesteerd en 21 met bedrijven die een nieuwe vestiging hebben opgezet, een zogenaamde ‘greenfield’ investering. Daarnaast zijn interviews afgenomen bij 13 Hon-gaarse geprivatiseerde bedrijven, waardoor het mogelijk wordt de onderzoeksbevindingen in perspectief te plaatsen. In de context van het socialistische verleden van Hongarije is de wijze van vestiging van buitenlandse bedrijven een belangrijke verklarende variabele. Bedrijven die middels privati-sering in Hongarije hebben geïnvesteerd hebben direct te maken met deze socialistische erfenis. Dit houdt in dat zij veelal geconfronteerd worden met verouderde machines en technologie, overbemensing, lage productiviteit, lange hiërarchische lijnen, inflexibele pro-ductiemethoden en incapabel management. Daarentegen worden greenfield investeringen, waarbij een geheel nieuwe fabriek wordt opgericht, slechts indirect geconfronteerd met deze erfenis, bijvoorbeeld door een algeheel gebrek aan mensen met de juiste managementkwali-teiten en een lage arbeidsmoraal. Zij kunnen de nieuwe vestiging inrichten naar de laatste technologische inzichten en hebben een positief effect op werkgelegenheid. DIRECTE EFFECTEN OP DE MODERNISERING Uit het onderzoek komt duidelijk naar voren dat zowel geprivatiseerde bedrijven als green-fields een belangrijke rol spelen in de technologische modernisering van de Hongaarse indu-?176 strie in directe zin (binnen de eigen vestiging). De wijze waarop verschilt echter sterk tussen beide typen bedrijven. Greenfield investeringen worden uitgerust met moderne machines. Maar wanneer het gaat om een bedrijfsverplaatsing, waarbij productiecapaciteit van een westerse vestiging omwille van loonkosten verplaatst wordt naar het goedkope Hongarije, gaat die verplaatsing veelal samen met een fysieke verplaatsing van productielijnen, waar-door sommige greenfields niet (uitsluitend) met nieuwe machines worden uitgerust. Geprivatiseerde bedrijven blijken bij aanvang inderdaad geconfronteerd te worden met een verouderd machinepark. Gemiddeld gaat het hier om 56% verouderde of sterk verou-derde machines. Dit aandeel is in de tussentijd echter sterk afgenomen tot 28% en zal naar verwachting nog verder dalen, aangezien in 90% van de buitenlandse geprivatiseerde bedrij-ven verdere investering in technologische modernisering gepland is. De meeste geprivati-seerde bedrijven volgen een snelle, maar geleidelijke moderniseringsstrategie. Daarentegen vervangt een aantal bedrijven het gehele machinepark kort na de overname. Deze bedrijven worden ook wel aangeduid als ‘brownfield’ investeringen. Voor deze bedrijven is alleen de merknaam en het marktaandeel van belang in de overname, niet het bedrijf op zich. Verder bleek dat bedrijven in arbeidsintensieve sectoren minder (snel) moderniseren, omdat de kostenbesparingen van moderne machines hier minder zijn als gevolg van de lage loonkosten. Dit geldt met name voor bedrijven in de werktuigbouwindustrie, waar veel handmatig werk moeilijk te vervangen is door machines. Het gaat hier veelal om investerin-gen waarbij het kostenmotief een belangrijke rol speelt (loonveredeling), in relatie met de technische vakkennis van werknemers. De Hongaarse geprivatiseerde bedrijven in ons onderzoek hebben hun positie ten op-zichte van buitenlandse investeerders vooralsnog alleen maar zien verslechteren. Om te beginnen hebben zij een slechtere uitgangspositie dan de buitenlandse geprivatiseerde be-drijven. Bij de start is gemiddeld meer dan driekwart van de productielijnen verouderd of sterk verouderd. Hongaarse bedrijven bleken tot op heden niet in staat om hierin verbete-ring te brengen. De technologische modernisering bij Hongaarse bedrijven wordt bemoei-lijkt door financiële restricties (hoge rentevoet in relatie tot winstverwachting) en te hoge rstrekkers als gevolg van verouderde machines. DE VRAAG NAAR ARBEID De effecten van buitenlandse investeringen op de arbeidsvraag zijn aanmerkelijk, zowel in kwantitatief als kwalitatief opzicht. Greenfield investeringen hebben vele nieuwe arbeids-plaatsen gecreëerd. Niet alleen door het opzetten van nieuwe productievestigingen maar met name ook door de continue uitbreiding van productiecapaciteit daarna. Deze voorzich-tige, maar tegelijkertijd agressieve investeringspolitiek is kenmerkend voor buitenlandse in-vesteringen in Hongarije. De werkgelegenheidseffecten van geprivatiseerde bedrijven waren in de eerste jaren overwegend negatief. Dit is niet zozeer het gevolg van de introductie van nieuwe technolo-gieën maar van organisatorische aanpassingen, zoals het bestrijden van overbemensing en het afstoten of sluiten van afdelingen en collectieve voorzieningen. Echter, uit het onder-zoek komt naar voren dat de werkgelegenheidseffecten in geprivatiseerde bedrijven niet per definitie negatief zijn. In de helft van de bedrijven vonden we een toename van de werkge-legenheid tussen het moment van vestiging en de periode waarin de interviews plaatsvon-den. Deze stijging is voornamelijk het gevolg van de oprichting van nieuwe afdelingen, zoals bijvoorbeeld verkoop en distributie, en een toename in productiecapaciteit. Een bijkomende?177 factor is dat niet alle bedrijven in dezelfde mate met overbemensing te maken kregen, bij-voorbeeld omdat sommige deels geherstructureerd zijn voor privatisering. Belangrijker voor het transitieproces zijn wellicht de effecten van buitenlandse bedrijven op de arbeidsmarkt in kwalitatieve zin. De buitenlandse investeerders hebben een positief beeld van de Hongaarse beroepsbevolking als het gaat om het opleidingsniveau, de bereid-heid om te leren en de aanpassing aan de nieuwe economische en politieke situatie. De vak-kundigheid van werknemers maakt het voor buitenlandse investeerders gemakkelijk om werknemers vertrouwd te maken met de nieuwe technologieën (veelal on-the-job). Ook hebben zij weinig problemen bij het vervullen van vacatures op de werkvloer. Het is dan ook niet verwonderlijk, dat buitenlandse investeerders die Hongarije als een export platform gebruiken, niet alleen op zoek zijn naar goedkope arbeidskrachten, maar veelal naar goed opgeleide goedkope arbeidskrachten. De mismatch tussen vraag en aanbod op de arbeidsmarkt is het grootst voor manage-ment functies. Dit kan gezien worden als een indicatie voor de bijdrage van buitenlandse investeringen aan de organisatorische modernisering. Buitenlandse investeerders hebben grote problemen in het vervullen van vacatures voor sleutelposities, met name op het ter-rein van personeelsmanagement, logistiek, productie, verkoop en marketing, financiën en kwaliteitscontrole. De tekorten zijn het resultaat van de afwezigheid van deze functies onder het socialistische regime, de langzame aanpassing van het onderwijssysteem, het stijgende aantal buitenlandse bedrijven, en het feit dat Hongaren nog steeds moeite hebben met het nemen van verantwoordelijkheid. Buitenlandse investeerders leveren een actieve bijdrage door de opleiding van personeel in bovengenoemde werkvelden zelf ter hand te nemen. Dit neemt niet weg dat het merendeel van de managers pessimistisch is over een verbetering in de situatie op korte termijn. Uit de interviews met Hongaarse bedrijven komt daarentegen naar voren dat zij geen problemen ondervinden bij het vervullen van sleutelposities. Dit kan gezien worden als een indicatie voor de beperkte modernisering die hier tot op heden heeft plaatsgevonden. De problemen richten zich hier meer op het behouden van geschoolde werknemers, aangezien buitenlandse bedrijven een voorkeur hebben voor het aanstellen van deze ervaren vakmen-sen. Het gevolg is dat buitenlandse bedrijven – die een hoger salaris en betere secundaire voorwaarden bieden en een beter imago als werkgever genieten – de arbeidsmarkt afromen, in plaats van dat zij een directe bijdrage leveren aan het terugdringen van de werkloosheid. Het opleiden van personeel is in vrijwel alle buitenlandse bedrijven belangrijk. Ten dele zijn deze trainingen gericht op het opheffen van tekorten op de arbeidsmarkt. Verder zijn er interne opleidingen die direct gerelateerd zijn aan de technologische modernisering. Het gaat hier met name om training on-the-job. Naast de functiegerelateerde opleidingen zijn buitenlandse investeringen belangrijk in het overbrengen van ‘soft skills’ op Hongaarse werknemers. Dit geldt zowel voor werknemers op de werkvloer als in het management. Bijna alle buitenlandse bedrijven in het onderzoek trainen hun werknemers in teamwork (het werken in teamverband bleek een groot pro-bleem voor de meeste werknemers) en proberen werknemers te motiveren. Buitenlandse investeerders spelen bovendien een belangrijke rol in het overbrengen van implicatie kennis (‘tacit knowledge’) op hun werknemers. Niet alleen door hun aanwezigheid, maar ook om-dat zij over het algemeen veel tijd en geld steken in het veranderen van de wijze van denken en manier van werken van hun werknemers. De trainingen in ‘soft skills’ zijn erop gericht de flexibiliteit te verhogen en de concurrentiepositie te verbeteren. Maar het zijn tegelijker-tijd ook belangrijke elementen in de transitie van de arbeidsmarkt.?178 Arbeid is een belangrijke factor in de locatiekeuze van bedrijven. Dit is op zich niet zo verwonderlijk, aangezien de best gekwalificeerde Hongaarse arbeidskrachten in de onder-zochte regio’s te vinden zijn. Maar het toenemende aantal buitenlandse bedrijven zorgt in de grote industriegebieden (Boedapest, Györ en Székesfehérvár) voor een krappe arbeids-markt. Het tekort aan werknemers voor managementposities is met name buiten Boeda-pest groot. INDIRECTE EFFECTEN OP DE MODERNISERING De indirecte effecten van buitenlandse investeringen op de modernisering hebben betrek-king op de diffusie van moderne technologieën en organisatorische knowhow op lokale Hongaarse bedrijven, via de inkooprelaties met Hongaarse toeleveranciers en onderaanne-mers (subcontractors). Middels de diffusie van de modernisering naar Hongaarse bedrijven, zijn de vermeende positieve effecten van buitenlandse bedrijven veel groter, dan wanneer deze beperkt blijven tot de buitenlandse vestigingen. Rekening houdend met de relatief korte tijd dat de meeste buitenlandse bedrijven actief zijn in Hongarije en de onduidelijke economische situatie in de eerste jaren van de transitie, kunnen we stellen dat zowel geprivatiseerde bedrijven als greenfields een groot aandeel van hun totale inkoop betrekken van lokale Hongaarse bedrijven. Voor geprivatiseerde bedrij-ven is dit een derde, voor greenfields een kwart. De belangrijkste redenen om gebruik te maken van Hongaarse toeleveranciers zijn gunstige prijzen, en verassend leveringscondities. Hoewel de meeste Hongaarse bedrijven niet vertrouwd zijn met recente ontwikkelingen in toelevering zoals just-in-time, is geografische nabijheid een belangrijke factor, zowel met betrekking tot afstand als flexibiliteit. Een belangrijke belemmerende factor in lokale toele-vering is het gegeven dat voor een groot aantal producten geen Hongaarse toeleveranciers te vinden zijn. De relaties tussen buitenlandse en Hongaarse bedrijven kunnen gezien worden als een indicator voor diffusie. Belangrijker in het geval van Hongarije is actieve diffusie, hier gede-finieerd als het verstrekken van assistentie of hulp die niet valt onder de normale uitwisse-ling van informatie met toeleveranciers of subcontractors. Meer dan de helft van de buiten-landse bedrijven geeft op een of andere manier hulp, waarbij bedrijven die meer lokaal in-kopen vaker assistentie verlenen. Deze hulp is vooral in de vorm van technische en organi-satorische assistentie. De laatste krijgt op vele manieren gestalte, zoals bijvoorbeeld mana-gement assistentie, consultancy, en hulp in de implementatie van kwaliteitscontrole en just-in- time levering. Meer dan tweederde van de buitenlandse bedrijven verwacht een toename van de inkoop bij Hongaarse bedrijven. Deze verwachting is gebaseerd op een toename van de productie in Hongarije, logistieke gronden, een algemene tendens van toenemende uitbesteding, en een verbetering van de productkwaliteit bij een groeiend aantal Hongaarse bedrijven. TOT SLOT Buitenlandse investeringen hebben een aanzienlijke en overwegend positieve invloed op de modernisering van de industrie en de veranderingen op de arbeidsmarkt, beide centrale elementen in de transitie naar een markteconomie. In dit opzicht kan gesteld worden dat de nagenoeg afgeronde privatisering succesvol is geweest. Vooralsnog blijven de modernise-ringseffecten echter hoofdzakelijk beperkt tot de buitenlandse vestigingen, ondanks de groeiende inbedding van buitenlandse bedrijven in de Hongaarse economie. De stijgende?179 discrepantie tussen buitenlandse en Hongaarse bedrijven is dan ook een bron van zorg voor de nabije toekomst.","URL":"http://igitur-archive.library.uu.nl/dissertations/1894404/UUindex.html","author":[{"family":"Hastenberg","given":"Johannes Josephus Wilhelmus van"}],"issued":{"year":1999,"month":9,"day":24},"accessed":{"year":2012,"month":7,"day":6}}}],"schema":"https://github.com/citation-style-language/schema/raw/master/csl-citation.json"} </w:instrText>
      </w:r>
      <w:r w:rsidR="0000232B" w:rsidRPr="00534A84">
        <w:fldChar w:fldCharType="separate"/>
      </w:r>
      <w:proofErr w:type="spellStart"/>
      <w:r w:rsidR="0000232B" w:rsidRPr="00534A84">
        <w:t>Hastenberg</w:t>
      </w:r>
      <w:proofErr w:type="spellEnd"/>
      <w:r w:rsidR="0000232B" w:rsidRPr="00534A84">
        <w:t xml:space="preserve"> (1999)</w:t>
      </w:r>
      <w:r w:rsidR="0000232B" w:rsidRPr="00534A84">
        <w:fldChar w:fldCharType="end"/>
      </w:r>
      <w:r w:rsidR="0000232B" w:rsidRPr="00534A84">
        <w:t xml:space="preserve"> found in his research </w:t>
      </w:r>
      <w:r w:rsidR="00F951F0" w:rsidRPr="00534A84">
        <w:t>of the effects of foreign direct investment on Hungary: Our survey shows that</w:t>
      </w:r>
      <w:r w:rsidR="00EC227B" w:rsidRPr="00534A84">
        <w:t xml:space="preserve"> </w:t>
      </w:r>
      <w:r w:rsidR="00F951F0" w:rsidRPr="00534A84">
        <w:t xml:space="preserve">greenfield investments indeed have a strong positive effect on employment. In total, the greenfield companies in our survey have created close to 9,000 jobs. </w:t>
      </w:r>
      <w:r w:rsidR="00862F40" w:rsidRPr="00534A84">
        <w:t xml:space="preserve">According to </w:t>
      </w:r>
      <w:r w:rsidR="00862F40" w:rsidRPr="00534A84">
        <w:fldChar w:fldCharType="begin"/>
      </w:r>
      <w:r w:rsidR="00DE6F78" w:rsidRPr="00534A84">
        <w:instrText xml:space="preserve"> ADDIN ZOTERO_ITEM CSL_CITATION {"citationID":"1nrn34pli3","properties":{"formattedCitation":"(Ernst, 2005)","plainCitation":"(Ernst, 2005)"},"citationItems":[{"id":80,"uris":["http://zotero.org/users/1061041/items/EWVNJQKF"],"uri":["http://zotero.org/users/1061041/items/EWVNJQKF"],"itemData":{"id":80,"type":"report","title":"The FDI - employment link in a globalizing world: The case of Argentina, Brazil and Mexico","publisher":"International Labour Office","genre":"Employment strategy paper","abstract":"This paper analyses the evolution and nature of foreign direct investment (FDI) inflows in Argentina, Brazil and Mexico and their impact on the labour market. Attracting FDI has been a key aspect of the countries’ outward-oriented development strategy, as FDI is seen as compensating scarce domestic financial resources that are needed to help modernize production and to facilitate integration into the world market. As such it is considered crucial for output growth and employment generation. The new outward-oriented development strategy of the 1990s and the increased globalization of production led to a boom in FDI. The impact of large FDI inflows on employment, however, was to a large extent disappointing. This unfavourable outcome is explained by the type of investment, which mostly came in the form of mergers and acquisitions, often as a consequence of the privatization of public utility companies or bank restructuring. As a result, few productive assets with additional employment potential were created. Overall, foreign direct investment was often associated with restructuring, implying rationalization measures and labour shedding. Only Mexico escaped the trend as a result of investment in the maquiladora sector, mainly of greenfield plants using labour-intensive production methods, leading to substantial job growth during 1995-2000, though since 2000 the sector has lost a significant amount of jobs. In Argentina and Brazil, FDI helped to modernize the economies, but without significantly contribution to formal employment creation.","URL":"http://ideas.repec.org/p/ilo/empstr/2005-17.html","number":"2005-17","shortTitle":"The FDI - employment link in a globalizing world","author":[{"family":"Ernst","given":"Christoph"}],"issued":{"year":2005},"accessed":{"year":2012,"month":7,"day":5}}}],"schema":"https://github.com/citation-style-language/schema/raw/master/csl-citation.json"} </w:instrText>
      </w:r>
      <w:r w:rsidR="00862F40" w:rsidRPr="00534A84">
        <w:fldChar w:fldCharType="separate"/>
      </w:r>
      <w:r w:rsidR="00862F40" w:rsidRPr="00534A84">
        <w:t>Ernst (2005)</w:t>
      </w:r>
      <w:r w:rsidR="00862F40" w:rsidRPr="00534A84">
        <w:fldChar w:fldCharType="end"/>
      </w:r>
      <w:r w:rsidR="00862F40" w:rsidRPr="00534A84">
        <w:t xml:space="preserve"> "employment steadily increased in Mexico (21.6 per cent) due to greenfield investments in maquiladoras"</w:t>
      </w:r>
      <w:r w:rsidR="00155C7D" w:rsidRPr="00534A84">
        <w:t xml:space="preserve"> </w:t>
      </w:r>
      <w:r w:rsidR="00155C7D" w:rsidRPr="00534A84">
        <w:fldChar w:fldCharType="begin"/>
      </w:r>
      <w:r w:rsidR="00DE6F78" w:rsidRPr="00534A84">
        <w:instrText xml:space="preserve"> ADDIN ZOTERO_ITEM CSL_CITATION {"citationID":"brko81m94","properties":{"formattedCitation":"(Williams, 1999)","plainCitation":"(Williams, 1999)"},"citationItems":[{"id":192,"uris":["http://zotero.org/users/1061041/items/NFEFT9NQ"],"uri":["http://zotero.org/users/1061041/items/NFEFT9NQ"],"itemData":{"id":192,"type":"article-journal","title":"Foreign manufacturing firms in the UK: effects on employment, output and supplier linkages","container-title":"European Business Review","page":"393-398","volume":"99","issue":"6","DOI":"10.1108/09555349910300683","shortTitle":"Foreign manufacturing firms in the UK","author":[{"family":"Williams","given":"David"}],"issued":{"year":1999,"month":1,"day":12},"accessed":{"year":2012,"month":7,"day":15},"page-first":"393"}}],"schema":"https://github.com/citation-style-language/schema/raw/master/csl-citation.json"} </w:instrText>
      </w:r>
      <w:r w:rsidR="00155C7D" w:rsidRPr="00534A84">
        <w:fldChar w:fldCharType="separate"/>
      </w:r>
      <w:r w:rsidR="00155C7D" w:rsidRPr="00534A84">
        <w:t>Williams (1999)</w:t>
      </w:r>
      <w:r w:rsidR="00155C7D" w:rsidRPr="00534A84">
        <w:fldChar w:fldCharType="end"/>
      </w:r>
      <w:r w:rsidR="00155C7D" w:rsidRPr="00534A84">
        <w:t xml:space="preserve"> examined the effects of regional economic impact of the subsidiaries of foreign-owned firms in the UK, finding a direct effect of companies entering by way of greenfield investment on employment. Those companies created more jobs between entry and the time of the survey, with some 75 per cent recording an increase in employment. </w:t>
      </w:r>
    </w:p>
    <w:p w:rsidR="00C0212E" w:rsidRPr="00534A84" w:rsidRDefault="00145892" w:rsidP="003756FE">
      <w:pPr>
        <w:pStyle w:val="Kop3"/>
      </w:pPr>
      <w:bookmarkStart w:id="37" w:name="_Toc330649091"/>
      <w:bookmarkStart w:id="38" w:name="_Toc332827573"/>
      <w:bookmarkStart w:id="39" w:name="_Toc332904752"/>
      <w:r w:rsidRPr="00534A84">
        <w:t xml:space="preserve">Merger </w:t>
      </w:r>
      <w:r w:rsidR="00C0212E" w:rsidRPr="00534A84">
        <w:t>&amp; Acquisition type investment</w:t>
      </w:r>
      <w:bookmarkEnd w:id="37"/>
      <w:bookmarkEnd w:id="38"/>
      <w:bookmarkEnd w:id="39"/>
    </w:p>
    <w:p w:rsidR="00F951F0" w:rsidRPr="00534A84" w:rsidRDefault="00F951F0" w:rsidP="003756FE">
      <w:r w:rsidRPr="00534A84">
        <w:t xml:space="preserve">The effects of </w:t>
      </w:r>
      <w:r w:rsidR="00FD3FA2" w:rsidRPr="00534A84">
        <w:t xml:space="preserve">acquisition are were also researched by </w:t>
      </w:r>
      <w:r w:rsidR="00FD3FA2" w:rsidRPr="00534A84">
        <w:fldChar w:fldCharType="begin"/>
      </w:r>
      <w:r w:rsidR="00DE6F78" w:rsidRPr="00534A84">
        <w:instrText xml:space="preserve"> ADDIN ZOTERO_ITEM CSL_CITATION {"citationID":"2h7hltedi2","properties":{"formattedCitation":"(Hastenberg, 1999)","plainCitation":"(Hastenberg, 1999)"},"citationItems":[{"id":108,"uris":["http://zotero.org/users/1061041/items/A4TM98QN"],"uri":["http://zotero.org/users/1061041/items/A4TM98QN"],"itemData":{"id":108,"type":"article-journal","title":"Foreign direct investment in Hungary","abstract":"Effecten op de modernisering van de industrie en de vraag naar arbeid Na de val van de Berlijnse muur in 1989 en het verdwijnen van het socialisme werd Honga-rije een aantrekkelijke bestemming voor buitenlandse directe investeringen (FDI). De com-binatie van marktpotentie, lage loonkosten en een relatief liberaal investeringsklimaat sprak veel bedrijven aan. De Hongaarse regering voerde bovendien een actief beleid. Een belang-rijk instrument hierin was de privatisering van staatsbedrijven. De belangrijkste reden voor het aantrekken van buitenlandse strategische investeerders is het binnenhalen van westerse management technieken en moderne technologie en knowhow. Buitenlandse bedrijven be-schikken niet alleen over de vereiste kennis, maar ook over de financiële middelen die nodig zijn voor de modernisering van de productiestructuur. Daarbij kunnen buitenlandse investe-ringen een belangrijke rol spelen in de transitie naar een markteconomie De centrale probleemstelling van dit onderzoek is als volgt geformuleerd: Wat zijn de directe en indirecte effecten van buitenlandse directe investeringen op de modernisering van de industrie in Hongarije, en wat zijn de gevolgen van deze modernisering voor de vraag naar arbeid, zowel in kwantitatieve als kwalitatieve zin? Voor dit onderzoek is gekeken naar de drie industriële sectoren die de grootste buiten-landse inmenging hebben: de werktuigbouwindustrie, de elektrotechnische industrie en de voedings- en genotmiddelen industrie. Daarnaast hebben we ons beperkt tot de regio’s waar de meeste buitenlandse investeringen te vinden zijn. Het gaat hier om Boedapest en de om-ringende provincie Pest (samen de centrale regio) en de provincies Györ-Moson-Sopron, Vas, Veszprém, Komárom-Esztergom en Fejér (noordwest Hongarije). In de macroregio’s centrum en noordwest Hongarije bevindt zich overigens de grootste concentratie buiten-landse investeringen van geheel Centraal- en Oost-Europa. Op basis van een disproporti-neel gestratificeerde steekproef zijn in 1997 interviews afgenomen bij 50 buitenlandse be-drijven in Hongarije: 29 met bedrijven die in het kader van de privatisering van staatsbedrij-ven hebben geïnvesteerd en 21 met bedrijven die een nieuwe vestiging hebben opgezet, een zogenaamde ‘greenfield’ investering. Daarnaast zijn interviews afgenomen bij 13 Hon-gaarse geprivatiseerde bedrijven, waardoor het mogelijk wordt de onderzoeksbevindingen in perspectief te plaatsen. In de context van het socialistische verleden van Hongarije is de wijze van vestiging van buitenlandse bedrijven een belangrijke verklarende variabele. Bedrijven die middels privati-sering in Hongarije hebben geïnvesteerd hebben direct te maken met deze socialistische erfenis. Dit houdt in dat zij veelal geconfronteerd worden met verouderde machines en technologie, overbemensing, lage productiviteit, lange hiërarchische lijnen, inflexibele pro-ductiemethoden en incapabel management. Daarentegen worden greenfield investeringen, waarbij een geheel nieuwe fabriek wordt opgericht, slechts indirect geconfronteerd met deze erfenis, bijvoorbeeld door een algeheel gebrek aan mensen met de juiste managementkwali-teiten en een lage arbeidsmoraal. Zij kunnen de nieuwe vestiging inrichten naar de laatste technologische inzichten en hebben een positief effect op werkgelegenheid. DIRECTE EFFECTEN OP DE MODERNISERING Uit het onderzoek komt duidelijk naar voren dat zowel geprivatiseerde bedrijven als green-fields een belangrijke rol spelen in de technologische modernisering van de Hongaarse indu-?176 strie in directe zin (binnen de eigen vestiging). De wijze waarop verschilt echter sterk tussen beide typen bedrijven. Greenfield investeringen worden uitgerust met moderne machines. Maar wanneer het gaat om een bedrijfsverplaatsing, waarbij productiecapaciteit van een westerse vestiging omwille van loonkosten verplaatst wordt naar het goedkope Hongarije, gaat die verplaatsing veelal samen met een fysieke verplaatsing van productielijnen, waar-door sommige greenfields niet (uitsluitend) met nieuwe machines worden uitgerust. Geprivatiseerde bedrijven blijken bij aanvang inderdaad geconfronteerd te worden met een verouderd machinepark. Gemiddeld gaat het hier om 56% verouderde of sterk verou-derde machines. Dit aandeel is in de tussentijd echter sterk afgenomen tot 28% en zal naar verwachting nog verder dalen, aangezien in 90% van de buitenlandse geprivatiseerde bedrij-ven verdere investering in technologische modernisering gepland is. De meeste geprivati-seerde bedrijven volgen een snelle, maar geleidelijke moderniseringsstrategie. Daarentegen vervangt een aantal bedrijven het gehele machinepark kort na de overname. Deze bedrijven worden ook wel aangeduid als ‘brownfield’ investeringen. Voor deze bedrijven is alleen de merknaam en het marktaandeel van belang in de overname, niet het bedrijf op zich. Verder bleek dat bedrijven in arbeidsintensieve sectoren minder (snel) moderniseren, omdat de kostenbesparingen van moderne machines hier minder zijn als gevolg van de lage loonkosten. Dit geldt met name voor bedrijven in de werktuigbouwindustrie, waar veel handmatig werk moeilijk te vervangen is door machines. Het gaat hier veelal om investerin-gen waarbij het kostenmotief een belangrijke rol speelt (loonveredeling), in relatie met de technische vakkennis van werknemers. De Hongaarse geprivatiseerde bedrijven in ons onderzoek hebben hun positie ten op-zichte van buitenlandse investeerders vooralsnog alleen maar zien verslechteren. Om te beginnen hebben zij een slechtere uitgangspositie dan de buitenlandse geprivatiseerde be-drijven. Bij de start is gemiddeld meer dan driekwart van de productielijnen verouderd of sterk verouderd. Hongaarse bedrijven bleken tot op heden niet in staat om hierin verbete-ring te brengen. De technologische modernisering bij Hongaarse bedrijven wordt bemoei-lijkt door financiële restricties (hoge rentevoet in relatie tot winstverwachting) en te hoge rstrekkers als gevolg van verouderde machines. DE VRAAG NAAR ARBEID De effecten van buitenlandse investeringen op de arbeidsvraag zijn aanmerkelijk, zowel in kwantitatief als kwalitatief opzicht. Greenfield investeringen hebben vele nieuwe arbeids-plaatsen gecreëerd. Niet alleen door het opzetten van nieuwe productievestigingen maar met name ook door de continue uitbreiding van productiecapaciteit daarna. Deze voorzich-tige, maar tegelijkertijd agressieve investeringspolitiek is kenmerkend voor buitenlandse in-vesteringen in Hongarije. De werkgelegenheidseffecten van geprivatiseerde bedrijven waren in de eerste jaren overwegend negatief. Dit is niet zozeer het gevolg van de introductie van nieuwe technolo-gieën maar van organisatorische aanpassingen, zoals het bestrijden van overbemensing en het afstoten of sluiten van afdelingen en collectieve voorzieningen. Echter, uit het onder-zoek komt naar voren dat de werkgelegenheidseffecten in geprivatiseerde bedrijven niet per definitie negatief zijn. In de helft van de bedrijven vonden we een toename van de werkge-legenheid tussen het moment van vestiging en de periode waarin de interviews plaatsvon-den. Deze stijging is voornamelijk het gevolg van de oprichting van nieuwe afdelingen, zoals bijvoorbeeld verkoop en distributie, en een toename in productiecapaciteit. Een bijkomende?177 factor is dat niet alle bedrijven in dezelfde mate met overbemensing te maken kregen, bij-voorbeeld omdat sommige deels geherstructureerd zijn voor privatisering. Belangrijker voor het transitieproces zijn wellicht de effecten van buitenlandse bedrijven op de arbeidsmarkt in kwalitatieve zin. De buitenlandse investeerders hebben een positief beeld van de Hongaarse beroepsbevolking als het gaat om het opleidingsniveau, de bereid-heid om te leren en de aanpassing aan de nieuwe economische en politieke situatie. De vak-kundigheid van werknemers maakt het voor buitenlandse investeerders gemakkelijk om werknemers vertrouwd te maken met de nieuwe technologieën (veelal on-the-job). Ook hebben zij weinig problemen bij het vervullen van vacatures op de werkvloer. Het is dan ook niet verwonderlijk, dat buitenlandse investeerders die Hongarije als een export platform gebruiken, niet alleen op zoek zijn naar goedkope arbeidskrachten, maar veelal naar goed opgeleide goedkope arbeidskrachten. De mismatch tussen vraag en aanbod op de arbeidsmarkt is het grootst voor manage-ment functies. Dit kan gezien worden als een indicatie voor de bijdrage van buitenlandse investeringen aan de organisatorische modernisering. Buitenlandse investeerders hebben grote problemen in het vervullen van vacatures voor sleutelposities, met name op het ter-rein van personeelsmanagement, logistiek, productie, verkoop en marketing, financiën en kwaliteitscontrole. De tekorten zijn het resultaat van de afwezigheid van deze functies onder het socialistische regime, de langzame aanpassing van het onderwijssysteem, het stijgende aantal buitenlandse bedrijven, en het feit dat Hongaren nog steeds moeite hebben met het nemen van verantwoordelijkheid. Buitenlandse investeerders leveren een actieve bijdrage door de opleiding van personeel in bovengenoemde werkvelden zelf ter hand te nemen. Dit neemt niet weg dat het merendeel van de managers pessimistisch is over een verbetering in de situatie op korte termijn. Uit de interviews met Hongaarse bedrijven komt daarentegen naar voren dat zij geen problemen ondervinden bij het vervullen van sleutelposities. Dit kan gezien worden als een indicatie voor de beperkte modernisering die hier tot op heden heeft plaatsgevonden. De problemen richten zich hier meer op het behouden van geschoolde werknemers, aangezien buitenlandse bedrijven een voorkeur hebben voor het aanstellen van deze ervaren vakmen-sen. Het gevolg is dat buitenlandse bedrijven – die een hoger salaris en betere secundaire voorwaarden bieden en een beter imago als werkgever genieten – de arbeidsmarkt afromen, in plaats van dat zij een directe bijdrage leveren aan het terugdringen van de werkloosheid. Het opleiden van personeel is in vrijwel alle buitenlandse bedrijven belangrijk. Ten dele zijn deze trainingen gericht op het opheffen van tekorten op de arbeidsmarkt. Verder zijn er interne opleidingen die direct gerelateerd zijn aan de technologische modernisering. Het gaat hier met name om training on-the-job. Naast de functiegerelateerde opleidingen zijn buitenlandse investeringen belangrijk in het overbrengen van ‘soft skills’ op Hongaarse werknemers. Dit geldt zowel voor werknemers op de werkvloer als in het management. Bijna alle buitenlandse bedrijven in het onderzoek trainen hun werknemers in teamwork (het werken in teamverband bleek een groot pro-bleem voor de meeste werknemers) en proberen werknemers te motiveren. Buitenlandse investeerders spelen bovendien een belangrijke rol in het overbrengen van implicatie kennis (‘tacit knowledge’) op hun werknemers. Niet alleen door hun aanwezigheid, maar ook om-dat zij over het algemeen veel tijd en geld steken in het veranderen van de wijze van denken en manier van werken van hun werknemers. De trainingen in ‘soft skills’ zijn erop gericht de flexibiliteit te verhogen en de concurrentiepositie te verbeteren. Maar het zijn tegelijker-tijd ook belangrijke elementen in de transitie van de arbeidsmarkt.?178 Arbeid is een belangrijke factor in de locatiekeuze van bedrijven. Dit is op zich niet zo verwonderlijk, aangezien de best gekwalificeerde Hongaarse arbeidskrachten in de onder-zochte regio’s te vinden zijn. Maar het toenemende aantal buitenlandse bedrijven zorgt in de grote industriegebieden (Boedapest, Györ en Székesfehérvár) voor een krappe arbeids-markt. Het tekort aan werknemers voor managementposities is met name buiten Boeda-pest groot. INDIRECTE EFFECTEN OP DE MODERNISERING De indirecte effecten van buitenlandse investeringen op de modernisering hebben betrek-king op de diffusie van moderne technologieën en organisatorische knowhow op lokale Hongaarse bedrijven, via de inkooprelaties met Hongaarse toeleveranciers en onderaanne-mers (subcontractors). Middels de diffusie van de modernisering naar Hongaarse bedrijven, zijn de vermeende positieve effecten van buitenlandse bedrijven veel groter, dan wanneer deze beperkt blijven tot de buitenlandse vestigingen. Rekening houdend met de relatief korte tijd dat de meeste buitenlandse bedrijven actief zijn in Hongarije en de onduidelijke economische situatie in de eerste jaren van de transitie, kunnen we stellen dat zowel geprivatiseerde bedrijven als greenfields een groot aandeel van hun totale inkoop betrekken van lokale Hongaarse bedrijven. Voor geprivatiseerde bedrij-ven is dit een derde, voor greenfields een kwart. De belangrijkste redenen om gebruik te maken van Hongaarse toeleveranciers zijn gunstige prijzen, en verassend leveringscondities. Hoewel de meeste Hongaarse bedrijven niet vertrouwd zijn met recente ontwikkelingen in toelevering zoals just-in-time, is geografische nabijheid een belangrijke factor, zowel met betrekking tot afstand als flexibiliteit. Een belangrijke belemmerende factor in lokale toele-vering is het gegeven dat voor een groot aantal producten geen Hongaarse toeleveranciers te vinden zijn. De relaties tussen buitenlandse en Hongaarse bedrijven kunnen gezien worden als een indicator voor diffusie. Belangrijker in het geval van Hongarije is actieve diffusie, hier gede-finieerd als het verstrekken van assistentie of hulp die niet valt onder de normale uitwisse-ling van informatie met toeleveranciers of subcontractors. Meer dan de helft van de buiten-landse bedrijven geeft op een of andere manier hulp, waarbij bedrijven die meer lokaal in-kopen vaker assistentie verlenen. Deze hulp is vooral in de vorm van technische en organi-satorische assistentie. De laatste krijgt op vele manieren gestalte, zoals bijvoorbeeld mana-gement assistentie, consultancy, en hulp in de implementatie van kwaliteitscontrole en just-in- time levering. Meer dan tweederde van de buitenlandse bedrijven verwacht een toename van de inkoop bij Hongaarse bedrijven. Deze verwachting is gebaseerd op een toename van de productie in Hongarije, logistieke gronden, een algemene tendens van toenemende uitbesteding, en een verbetering van de productkwaliteit bij een groeiend aantal Hongaarse bedrijven. TOT SLOT Buitenlandse investeringen hebben een aanzienlijke en overwegend positieve invloed op de modernisering van de industrie en de veranderingen op de arbeidsmarkt, beide centrale elementen in de transitie naar een markteconomie. In dit opzicht kan gesteld worden dat de nagenoeg afgeronde privatisering succesvol is geweest. Vooralsnog blijven de modernise-ringseffecten echter hoofdzakelijk beperkt tot de buitenlandse vestigingen, ondanks de groeiende inbedding van buitenlandse bedrijven in de Hongaarse economie. De stijgende?179 discrepantie tussen buitenlandse en Hongaarse bedrijven is dan ook een bron van zorg voor de nabije toekomst.","URL":"http://igitur-archive.library.uu.nl/dissertations/1894404/UUindex.html","author":[{"family":"Hastenberg","given":"Johannes Josephus Wilhelmus van"}],"issued":{"year":1999,"month":9,"day":24},"accessed":{"year":2012,"month":7,"day":6}}}],"schema":"https://github.com/citation-style-language/schema/raw/master/csl-citation.json"} </w:instrText>
      </w:r>
      <w:r w:rsidR="00FD3FA2" w:rsidRPr="00534A84">
        <w:fldChar w:fldCharType="separate"/>
      </w:r>
      <w:proofErr w:type="spellStart"/>
      <w:r w:rsidR="00FD3FA2" w:rsidRPr="00534A84">
        <w:t>Hastenberg</w:t>
      </w:r>
      <w:proofErr w:type="spellEnd"/>
      <w:r w:rsidR="00FD3FA2" w:rsidRPr="00534A84">
        <w:t xml:space="preserve"> (1999)</w:t>
      </w:r>
      <w:r w:rsidR="00FD3FA2" w:rsidRPr="00534A84">
        <w:fldChar w:fldCharType="end"/>
      </w:r>
      <w:r w:rsidR="00FD3FA2" w:rsidRPr="00534A84">
        <w:t xml:space="preserve"> t</w:t>
      </w:r>
      <w:r w:rsidR="00C51B86" w:rsidRPr="00534A84">
        <w:t>h</w:t>
      </w:r>
      <w:r w:rsidR="00FD3FA2" w:rsidRPr="00534A84">
        <w:t xml:space="preserve">ough only </w:t>
      </w:r>
      <w:r w:rsidR="00C51B86" w:rsidRPr="00534A84">
        <w:t xml:space="preserve">of </w:t>
      </w:r>
      <w:r w:rsidR="00FD3FA2" w:rsidRPr="00534A84">
        <w:t xml:space="preserve">privatization of state owned companies by foreign investors in Hungary. The conclusion of the research was that contrary to their expectations the employment effects are not negative per se, half of the foreign privatized companies in the research have shown an increase in employment. </w:t>
      </w:r>
      <w:r w:rsidR="00C51B86" w:rsidRPr="00534A84">
        <w:t xml:space="preserve">According to </w:t>
      </w:r>
      <w:r w:rsidR="00C51B86" w:rsidRPr="00534A84">
        <w:fldChar w:fldCharType="begin"/>
      </w:r>
      <w:r w:rsidR="000461B8" w:rsidRPr="00534A84">
        <w:instrText xml:space="preserve"> ADDIN ZOTERO_ITEM CSL_CITATION {"citationID":"1r8gm6elud","properties":{"formattedCitation":"(Girma, 2005)","plainCitation":"(Girma, 2005)"},"citationItems":[{"id":157,"uris":["http://zotero.org/users/1061041/items/IEAUH3WZ"],"uri":["http://zotero.org/users/1061041/items/IEAUH3WZ"],"itemData":{"id":157,"type":"article-journal","title":"Safeguarding Jobs? Acquisition FDI and Employment Dynamics in U.K. Manufacturing","container-title":"Review of World Economics","page":"165-178","volume":"141","issue":"1","DOI":"10.1007/s10290-005-0020-1","shortTitle":"Safeguarding Jobs?","author":[{"family":"Girma","given":"Sourafel"}],"issued":{"year":2005},"accessed":{"year":2012,"month":7,"day":8},"page-first":"165"}}],"schema":"https://github.com/citation-style-language/schema/raw/master/csl-citation.json"} </w:instrText>
      </w:r>
      <w:r w:rsidR="00C51B86" w:rsidRPr="00534A84">
        <w:fldChar w:fldCharType="separate"/>
      </w:r>
      <w:proofErr w:type="spellStart"/>
      <w:r w:rsidR="00C51B86" w:rsidRPr="00534A84">
        <w:t>Girma</w:t>
      </w:r>
      <w:proofErr w:type="spellEnd"/>
      <w:r w:rsidR="00C51B86" w:rsidRPr="00534A84">
        <w:t xml:space="preserve"> (2005)</w:t>
      </w:r>
      <w:r w:rsidR="00C51B86" w:rsidRPr="00534A84">
        <w:fldChar w:fldCharType="end"/>
      </w:r>
      <w:r w:rsidR="00C51B86" w:rsidRPr="00534A84">
        <w:t xml:space="preserve">, who examined the direct employment effects of acquisition foreign direct investment in the U.K. manufacturing industry, foreign acquisitions lead to an increase in labor efficiency. This increase in efficiency can have either positive or negative employment effects in the short to medium run. However since foreign direct investment promotes efficiency, </w:t>
      </w:r>
      <w:r w:rsidR="00C51B86" w:rsidRPr="00534A84">
        <w:lastRenderedPageBreak/>
        <w:t xml:space="preserve">it may </w:t>
      </w:r>
      <w:r w:rsidR="000E4AB8" w:rsidRPr="00534A84">
        <w:t>safeguard jobs in the long run since the survival prospects of the firms increase.</w:t>
      </w:r>
      <w:r w:rsidR="00C607C7" w:rsidRPr="00534A84">
        <w:t xml:space="preserve"> </w:t>
      </w:r>
      <w:r w:rsidR="00C607C7" w:rsidRPr="00534A84">
        <w:fldChar w:fldCharType="begin"/>
      </w:r>
      <w:r w:rsidR="00DE6F78" w:rsidRPr="00534A84">
        <w:instrText xml:space="preserve"> ADDIN ZOTERO_ITEM CSL_CITATION {"citationID":"1q9dulfk","properties":{"formattedCitation":"(Conyon, Girma, Thompson, &amp; Wright, 2002)","plainCitation":"(Conyon, Girma, Thompson, &amp; Wright, 2002)"},"citationItems":[{"id":164,"uris":["http://zotero.org/users/1061041/items/CCC59FUA"],"uri":["http://zotero.org/users/1061041/items/CCC59FUA"],"itemData":{"id":164,"type":"article-journal","title":"The impact of mergers and acquisitions on company employment in the United Kingdom","container-title":"European Economic Review","page":"31-49","volume":"46","issue":"1","abstract":"This paper provides a systematic empirical analysis of the effects of take-over and merger activity on firm employment in the United Kingdom using a specially constructed database for the period 1967–1996. Our results indicate that significant rationalisations in the use of labour occur as firms reduce joint output and increase efficiency post-merger. These effects are particularly pronounced in the case of related and especially hostile mergers.","DOI":"10.1016/S0014-2921(00)00086-6","author":[{"family":"Conyon","given":"Martin J."},{"family":"Girma","given":"Sourafel"},{"family":"Thompson","given":"Steve"},{"family":"Wright","given":"Peter W."}],"issued":{"year":2002,"month":1},"accessed":{"year":2012,"month":7,"day":8},"page-first":"31"}}],"schema":"https://github.com/citation-style-language/schema/raw/master/csl-citation.json"} </w:instrText>
      </w:r>
      <w:r w:rsidR="00C607C7" w:rsidRPr="00534A84">
        <w:fldChar w:fldCharType="separate"/>
      </w:r>
      <w:proofErr w:type="spellStart"/>
      <w:r w:rsidR="00C607C7" w:rsidRPr="00534A84">
        <w:t>Conyon</w:t>
      </w:r>
      <w:proofErr w:type="spellEnd"/>
      <w:r w:rsidR="00C607C7" w:rsidRPr="00534A84">
        <w:t xml:space="preserve">, </w:t>
      </w:r>
      <w:proofErr w:type="spellStart"/>
      <w:r w:rsidR="00C607C7" w:rsidRPr="00534A84">
        <w:t>Girma</w:t>
      </w:r>
      <w:proofErr w:type="spellEnd"/>
      <w:r w:rsidR="00C607C7" w:rsidRPr="00534A84">
        <w:t>, Thompson, &amp; Wright (2002)</w:t>
      </w:r>
      <w:r w:rsidR="00C607C7" w:rsidRPr="00534A84">
        <w:fldChar w:fldCharType="end"/>
      </w:r>
      <w:r w:rsidR="00C607C7" w:rsidRPr="00534A84">
        <w:t xml:space="preserve"> conclude from their empirical analysis of the effects of take-over and merger activity on firm employment in the United Kingdom, using a specially constructed database for the period 1967-1996 that merger activity is followed by “substantial and statistically significant employment and output falls” however they also note that their research probably overestimates job loss since acquisitions are often targeted at failing firms and therefore in the absent of the merger or acquisition the loss of jobs would be even bigger.</w:t>
      </w:r>
      <w:r w:rsidR="005A638F" w:rsidRPr="00534A84">
        <w:t xml:space="preserve"> Though their analysis does not take foreign investments in account their conclusions probably also hold true for take-over and merger activity through foreign direct investment.</w:t>
      </w:r>
      <w:r w:rsidR="00C607C7" w:rsidRPr="00534A84">
        <w:t xml:space="preserve"> </w:t>
      </w:r>
      <w:r w:rsidR="000B2545" w:rsidRPr="00534A84">
        <w:fldChar w:fldCharType="begin"/>
      </w:r>
      <w:r w:rsidR="00DE6F78" w:rsidRPr="00534A84">
        <w:instrText xml:space="preserve"> ADDIN ZOTERO_ITEM CSL_CITATION {"citationID":"208jpk4msn","properties":{"formattedCitation":"(Gugler &amp; Yurtoglu, 2004)","plainCitation":"(Gugler &amp; Yurtoglu, 2004)"},"citationItems":[{"id":167,"uris":["http://zotero.org/users/1061041/items/K7IHPQVT"],"uri":["http://zotero.org/users/1061041/items/K7IHPQVT"],"itemData":{"id":167,"type":"article-journal","title":"The effects of mergers on company employment in the USA and Europe","container-title":"International Journal of Industrial Organization","page":"481-502","volume":"22","issue":"4","abstract":"We systematically analyse the effects of mergers and acquisitions on the demand for labour in the USA and Europe. We do not find adverse effects of mergers on labour demand in the USA, however we do find negative effects in Europe of the order of −10% compared to pre-merger levels. We attribute this significant difference to more rigid labour markets in Europe than in the USA.","DOI":"10.1016/j.ijindorg.2003.12.003","author":[{"family":"Gugler","given":"Klaus"},{"family":"Yurtoglu","given":"B.Burcin"}],"issued":{"year":2004,"month":4},"accessed":{"year":2012,"month":7,"day":8},"page-first":"481"}}],"schema":"https://github.com/citation-style-language/schema/raw/master/csl-citation.json"} </w:instrText>
      </w:r>
      <w:r w:rsidR="000B2545" w:rsidRPr="00534A84">
        <w:fldChar w:fldCharType="separate"/>
      </w:r>
      <w:proofErr w:type="spellStart"/>
      <w:r w:rsidR="000B2545" w:rsidRPr="00534A84">
        <w:t>Gugler</w:t>
      </w:r>
      <w:proofErr w:type="spellEnd"/>
      <w:r w:rsidR="000B2545" w:rsidRPr="00534A84">
        <w:t xml:space="preserve"> &amp; </w:t>
      </w:r>
      <w:proofErr w:type="spellStart"/>
      <w:r w:rsidR="000B2545" w:rsidRPr="00534A84">
        <w:t>Yurtoglu</w:t>
      </w:r>
      <w:proofErr w:type="spellEnd"/>
      <w:r w:rsidR="000B2545" w:rsidRPr="00534A84">
        <w:t xml:space="preserve"> (2004)</w:t>
      </w:r>
      <w:r w:rsidR="000B2545" w:rsidRPr="00534A84">
        <w:fldChar w:fldCharType="end"/>
      </w:r>
      <w:r w:rsidR="000B2545" w:rsidRPr="00534A84">
        <w:t xml:space="preserve"> examined if mergers and takeovers have an adverse effect on labor demand. They found that these effects were not significant in the USA. However European mergers do significantly reduce the demand for </w:t>
      </w:r>
      <w:r w:rsidR="000C09A3" w:rsidRPr="00534A84">
        <w:t>labor</w:t>
      </w:r>
      <w:r w:rsidR="000B2545" w:rsidRPr="00534A84">
        <w:t xml:space="preserve"> by around 10 percent on average.</w:t>
      </w:r>
      <w:r w:rsidR="000C09A3" w:rsidRPr="00534A84">
        <w:t xml:space="preserve"> Their analysis however is of all mergers and acquisitions not just those done through foreign direct investment. It is however interesting to see that there is a clear difference between the two continents, which the authors ascribe to differences in employment protection laws.</w:t>
      </w:r>
    </w:p>
    <w:p w:rsidR="00C0212E" w:rsidRPr="00534A84" w:rsidRDefault="00C0212E" w:rsidP="003756FE">
      <w:pPr>
        <w:pStyle w:val="Kop2"/>
      </w:pPr>
      <w:bookmarkStart w:id="40" w:name="_Toc330649092"/>
      <w:bookmarkStart w:id="41" w:name="_Toc332827574"/>
      <w:bookmarkStart w:id="42" w:name="_Toc332904753"/>
      <w:r w:rsidRPr="00534A84">
        <w:t>The indirect effects of foreign direct investment on the quantity of employment</w:t>
      </w:r>
      <w:bookmarkEnd w:id="40"/>
      <w:bookmarkEnd w:id="41"/>
      <w:bookmarkEnd w:id="42"/>
    </w:p>
    <w:p w:rsidR="00A75282" w:rsidRPr="00534A84" w:rsidRDefault="00A75282" w:rsidP="003756FE">
      <w:r w:rsidRPr="00534A84">
        <w:fldChar w:fldCharType="begin"/>
      </w:r>
      <w:r w:rsidR="00DE6F78" w:rsidRPr="00534A84">
        <w:instrText xml:space="preserve"> ADDIN ZOTERO_ITEM CSL_CITATION {"citationID":"jr5nit8kj","properties":{"formattedCitation":"(Jenkins, 2006)","plainCitation":"(Jenkins, 2006)"},"citationItems":[{"id":197,"uris":["http://zotero.org/users/1061041/items/3QN7Q6A8"],"uri":["http://zotero.org/users/1061041/items/3QN7Q6A8"],"itemData":{"id":197,"type":"article-journal","title":"Globalization, FDI and employment in Viet Nam","container-title":"Transnational Corporations","page":"115","volume":"15","issue":"1","author":[{"family":"Jenkins","given":"R."}],"issued":{"year":2006},"accessed":{"year":2012,"month":7,"day":16},"page-first":"115"}}],"schema":"https://github.com/citation-style-language/schema/raw/master/csl-citation.json"} </w:instrText>
      </w:r>
      <w:r w:rsidRPr="00534A84">
        <w:fldChar w:fldCharType="separate"/>
      </w:r>
      <w:r w:rsidRPr="00534A84">
        <w:t>Jenkins (2006)</w:t>
      </w:r>
      <w:r w:rsidRPr="00534A84">
        <w:fldChar w:fldCharType="end"/>
      </w:r>
      <w:r w:rsidRPr="00534A84">
        <w:t xml:space="preserve"> made an attempt to map the effects of foreign direct investment on employment in Vietnam in the 1990s, though “the results are suggestive rather than conclusive” it suggests that the indirect effects have been minimal or even negative. Foreign investors in Vietnam import most of their inputs, therefore they create only limited local linkages. Furthermore there is also evidence that local firms are crowded out and rationalization by state firms to keep up with foreign competition. Both leading in a reduction of employment. </w:t>
      </w:r>
    </w:p>
    <w:p w:rsidR="00EB28E1" w:rsidRPr="00534A84" w:rsidRDefault="00EB28E1" w:rsidP="003756FE">
      <w:r w:rsidRPr="00534A84">
        <w:t xml:space="preserve">What we also can conclude from the research by </w:t>
      </w:r>
      <w:r w:rsidRPr="00534A84">
        <w:fldChar w:fldCharType="begin"/>
      </w:r>
      <w:r w:rsidR="00DE6F78" w:rsidRPr="00534A84">
        <w:instrText xml:space="preserve"> ADDIN ZOTERO_ITEM CSL_CITATION {"citationID":"1htb8k834l","properties":{"formattedCitation":"(Jenkins, 2006)","plainCitation":"(Jenkins, 2006)"},"citationItems":[{"id":197,"uris":["http://zotero.org/users/1061041/items/3QN7Q6A8"],"uri":["http://zotero.org/users/1061041/items/3QN7Q6A8"],"itemData":{"id":197,"type":"article-journal","title":"Globalization, FDI and employment in Viet Nam","container-title":"Transnational Corporations","page":"115","volume":"15","issue":"1","author":[{"family":"Jenkins","given":"R."}],"issued":{"year":2006},"accessed":{"year":2012,"month":7,"day":16},"page-first":"115"}}],"schema":"https://github.com/citation-style-language/schema/raw/master/csl-citation.json"} </w:instrText>
      </w:r>
      <w:r w:rsidRPr="00534A84">
        <w:fldChar w:fldCharType="separate"/>
      </w:r>
      <w:r w:rsidRPr="00534A84">
        <w:t>Jenkins (2006)</w:t>
      </w:r>
      <w:r w:rsidRPr="00534A84">
        <w:fldChar w:fldCharType="end"/>
      </w:r>
      <w:r w:rsidRPr="00534A84">
        <w:t xml:space="preserve"> is that the indirect effects on the employment quantity are mostly comprised of two </w:t>
      </w:r>
      <w:r w:rsidR="00600A7F" w:rsidRPr="00534A84">
        <w:t>largely interrelated concepts or mechanisms</w:t>
      </w:r>
      <w:r w:rsidRPr="00534A84">
        <w:t>. Those of linkages, which may influence the demand for local products and services and consequently the demand for employment</w:t>
      </w:r>
      <w:r w:rsidR="00600A7F" w:rsidRPr="00534A84">
        <w:t>. In turn the amount of linkages with local firms are a large factor in either a crowding in or crowding out of indigenous enterprises, which again may lead to a fluctuation in job creation.</w:t>
      </w:r>
    </w:p>
    <w:p w:rsidR="00600A7F" w:rsidRPr="00534A84" w:rsidRDefault="00600A7F" w:rsidP="003756FE">
      <w:pPr>
        <w:pStyle w:val="Kop3"/>
      </w:pPr>
      <w:bookmarkStart w:id="43" w:name="_Toc330649093"/>
      <w:bookmarkStart w:id="44" w:name="_Toc332827575"/>
      <w:bookmarkStart w:id="45" w:name="_Toc332904754"/>
      <w:r w:rsidRPr="00534A84">
        <w:lastRenderedPageBreak/>
        <w:t>Local linkages</w:t>
      </w:r>
      <w:bookmarkEnd w:id="43"/>
      <w:bookmarkEnd w:id="44"/>
      <w:bookmarkEnd w:id="45"/>
    </w:p>
    <w:p w:rsidR="00600A7F" w:rsidRPr="00534A84" w:rsidRDefault="00600A7F" w:rsidP="003756FE">
      <w:r w:rsidRPr="00534A84">
        <w:t xml:space="preserve">An important factor in indirect employment creation through foreign direct investment is the amount of local linkages the foreign controlled entity may or may not have or will succeed or fail to develop in the (near) future. The concept of backward and forward linkages, or inducement mechanisms, was introduced by </w:t>
      </w:r>
      <w:r w:rsidRPr="00534A84">
        <w:fldChar w:fldCharType="begin"/>
      </w:r>
      <w:r w:rsidR="00DE6F78" w:rsidRPr="00534A84">
        <w:instrText xml:space="preserve"> ADDIN ZOTERO_ITEM CSL_CITATION {"citationID":"2bdji3bilu","properties":{"formattedCitation":"(Hirschman, 1958)","plainCitation":"(Hirschman, 1958)"},"citationItems":[{"id":231,"uris":["http://zotero.org/users/1061041/items/ZXQIQB3K"],"uri":["http://zotero.org/users/1061041/items/ZXQIQB3K"],"itemData":{"id":231,"type":"book","title":"The Strategy of Economic Development","publisher":"Yale University Press","publisher-place":"New Haven","event-place":"New Haven","URL":"http://www.getcited.org/pub/101188055","author":[{"family":"Hirschman","given":"A. O"}],"issued":{"year":1958},"accessed":{"year":2012,"month":7,"day":17}}}],"schema":"https://github.com/citation-style-language/schema/raw/master/csl-citation.json"} </w:instrText>
      </w:r>
      <w:r w:rsidRPr="00534A84">
        <w:fldChar w:fldCharType="separate"/>
      </w:r>
      <w:r w:rsidRPr="00534A84">
        <w:t>Hirschman (1958)</w:t>
      </w:r>
      <w:r w:rsidRPr="00534A84">
        <w:fldChar w:fldCharType="end"/>
      </w:r>
      <w:r w:rsidRPr="00534A84">
        <w:t xml:space="preserve"> and defined as follows: </w:t>
      </w:r>
    </w:p>
    <w:p w:rsidR="00600A7F" w:rsidRPr="00534A84" w:rsidRDefault="00600A7F" w:rsidP="003756FE">
      <w:pPr>
        <w:pStyle w:val="Lijstalinea"/>
        <w:numPr>
          <w:ilvl w:val="0"/>
          <w:numId w:val="3"/>
        </w:numPr>
      </w:pPr>
      <w:r w:rsidRPr="00534A84">
        <w:t>The input-provision, derived demand, or backward linkage effects, i.e., every non</w:t>
      </w:r>
      <w:r w:rsidR="00145892" w:rsidRPr="00534A84">
        <w:t xml:space="preserve"> </w:t>
      </w:r>
      <w:r w:rsidRPr="00534A84">
        <w:t xml:space="preserve">primary economic activity, will induce attempts to supply through domestic production the inputs needed in that activity. </w:t>
      </w:r>
    </w:p>
    <w:p w:rsidR="00600A7F" w:rsidRPr="00534A84" w:rsidRDefault="00600A7F" w:rsidP="003756FE">
      <w:pPr>
        <w:pStyle w:val="Lijstalinea"/>
        <w:numPr>
          <w:ilvl w:val="0"/>
          <w:numId w:val="3"/>
        </w:numPr>
      </w:pPr>
      <w:r w:rsidRPr="00534A84">
        <w:t>The output-utilization or forward linkage effects, i.e., every activity that does not by its nature cater exclusively to final demands, will induce attempts to utilize its outputs as inputs in some new activities.</w:t>
      </w:r>
    </w:p>
    <w:p w:rsidR="00600A7F" w:rsidRPr="00534A84" w:rsidRDefault="00600A7F" w:rsidP="003756FE">
      <w:r w:rsidRPr="00534A84">
        <w:t xml:space="preserve">To put more simply and apply the concept directly to foreign direct investment, local linkages arise when the activities of the foreign controlled entity induces local firms to produce inputs for the foreign entity (backward linkage). Or when the foreign entity does not supply in final demand, it may induce local firms to utilize their outputs. </w:t>
      </w:r>
    </w:p>
    <w:p w:rsidR="00600A7F" w:rsidRPr="00534A84" w:rsidRDefault="00600A7F" w:rsidP="003756FE">
      <w:r w:rsidRPr="00534A84">
        <w:t xml:space="preserve">Linkages were the focus of a paper by </w:t>
      </w:r>
      <w:r w:rsidRPr="00534A84">
        <w:fldChar w:fldCharType="begin"/>
      </w:r>
      <w:r w:rsidR="00DE6F78" w:rsidRPr="00534A84">
        <w:instrText xml:space="preserve"> ADDIN ZOTERO_ITEM CSL_CITATION {"citationID":"ev4neq7rj","properties":{"formattedCitation":"(McAleese &amp; McDonald, 1978)","plainCitation":"(McAleese &amp; McDonald, 1978)"},"citationItems":[{"id":222,"uris":["http://zotero.org/users/1061041/items/63JSE9PC"],"uri":["http://zotero.org/users/1061041/items/63JSE9PC"],"itemData":{"id":222,"type":"article-journal","title":"Employment Growth and the Development Of Linkages in Foreign-owned and Domestic Manufacturing Enterprises","container-title":"Oxford Bulletin of Economics and Statistics","page":"321–339","volume":"40","issue":"4","DOI":"10.1111/j.1468-0084.1978.mp40004003.x","language":"en","author":[{"family":"McAleese","given":"Dermot"},{"family":"McDonald","given":"Donogh"}],"issued":{"year":1978},"accessed":{"year":2012,"month":7,"day":17},"page-first":"321–339"}}],"schema":"https://github.com/citation-style-language/schema/raw/master/csl-citation.json"} </w:instrText>
      </w:r>
      <w:r w:rsidRPr="00534A84">
        <w:fldChar w:fldCharType="separate"/>
      </w:r>
      <w:proofErr w:type="spellStart"/>
      <w:r w:rsidRPr="00534A84">
        <w:t>McAleese</w:t>
      </w:r>
      <w:proofErr w:type="spellEnd"/>
      <w:r w:rsidRPr="00534A84">
        <w:t xml:space="preserve"> &amp; McDonald (1978)</w:t>
      </w:r>
      <w:r w:rsidRPr="00534A84">
        <w:fldChar w:fldCharType="end"/>
      </w:r>
      <w:r w:rsidRPr="00534A84">
        <w:t>, more particularly they focused their attention on the development of linkages in new enterprises (greenfield investment) in Ireland between 1952 and 1974, both foreign-owned as indigenous firms. They found that new foreign-owned corporations tend to have lower linkages than new domestic enterprises. However compared with total domestic industry the linkages of foreign-owned firms are only marginally different from the national average. Furthermore linkages tend to increase over time in new enterprises, particularly in new foreign-owned firms.</w:t>
      </w:r>
    </w:p>
    <w:p w:rsidR="000C3965" w:rsidRPr="00534A84" w:rsidRDefault="000C3965" w:rsidP="003756FE">
      <w:r w:rsidRPr="00534A84">
        <w:fldChar w:fldCharType="begin"/>
      </w:r>
      <w:r w:rsidR="00DE6F78" w:rsidRPr="00534A84">
        <w:instrText xml:space="preserve"> ADDIN ZOTERO_ITEM CSL_CITATION {"citationID":"22936rr1eh","properties":{"formattedCitation":"{\\rtf (Barry, Bradley, &amp; O\\uc0\\u8217{}Malley, 1999)}","plainCitation":"(Barry, Bradley, &amp; O’Malley, 1999)"},"citationItems":[{"id":246,"uris":["http://zotero.org/users/1061041/items/97QB5MD3"],"uri":["http://zotero.org/users/1061041/items/97QB5MD3"],"itemData":{"id":246,"type":"article-journal","title":"Indigenous and foreign industry: characteristics and performance","container-title":"Barry, F.(1999), Understanding Ireland’s Economic Growth, Basingstoke [ua], S","page":"45–74","shortTitle":"Indigenous and foreign industry","author":[{"family":"Barry","given":"Frank"},{"family":"Bradley","given":"John"},{"family":"O’Malley","given":"Eoin"}],"issued":{"year":1999},"accessed":{"year":2012,"month":7,"day":18},"page-first":"45–74"}}],"schema":"https://github.com/citation-style-language/schema/raw/master/csl-citation.json"} </w:instrText>
      </w:r>
      <w:r w:rsidRPr="00534A84">
        <w:fldChar w:fldCharType="separate"/>
      </w:r>
      <w:r w:rsidR="0058788A" w:rsidRPr="00534A84">
        <w:t>Barry, Bradley, &amp; O’Malley (1999)</w:t>
      </w:r>
      <w:r w:rsidRPr="00534A84">
        <w:fldChar w:fldCharType="end"/>
      </w:r>
      <w:r w:rsidRPr="00534A84">
        <w:t xml:space="preserve"> also focused their research on Ireland and conclude that “backward employment linkages per job in the foreign sector are now higher than for indigenous industry”</w:t>
      </w:r>
    </w:p>
    <w:p w:rsidR="00E7146D" w:rsidRPr="00534A84" w:rsidRDefault="00E7146D" w:rsidP="003756FE">
      <w:r w:rsidRPr="00534A84">
        <w:fldChar w:fldCharType="begin"/>
      </w:r>
      <w:r w:rsidRPr="00534A84">
        <w:instrText xml:space="preserve"> ADDIN ZOTERO_ITEM CSL_CITATION {"citationID":"aitv0mu7i","properties":{"formattedCitation":"(Driffield &amp; Noor, 1999)","plainCitation":"(Driffield &amp; Noor, 1999)"},"citationItems":[{"id":236,"uris":["http://zotero.org/users/1061041/items/7NVZCMJR"],"uri":["http://zotero.org/users/1061041/items/7NVZCMJR"],"itemData":{"id":236,"type":"webpage","title":"Foreign direct investment and local input linkages in Malaysia","container-title":"Transnational Corporations","abstract":"This article examines variations in local input linkages in foreign transnational corporations in Malaysia. The extent to which transnational corporations foster such linkages, particularly in a developing host economy, has become an important issue for policy makers and others concerned with the long-term benefits associated with foreign direct investment. This article employs a unique data set, covering inward investors in the electrical and electronics industry, and analyzes in detail the determinants of variations in local input uses. The article develops a model of local input linkages, based on a transaction-cost framework using firm-specific factors, such as nationality of ownership, the age of the plant and its technology, and the extent to which firms employ locally recruited managers and engineers. In addition, the impacts of various policy measures on local input levels are discussed, and also the importance of the original motivation for investing in Malaysia. The article demonstrates that policy initiatives that target particular outcomes, such as stimulating exports or technology transfer, will result in a greater beneficial impact on the host country economy than more generic subsidies.","URL":"http://www.unctad.org/en/docs/iteiit12v8n3_en.pdf","author":[{"family":"Driffield","given":"Nigel L"},{"family":"Noor","given":"Abd H. M"}],"issued":{"year":1999,"month":12},"accessed":{"year":2012,"month":7,"day":18}}}],"schema":"https://github.com/citation-style-language/schema/raw/master/csl-citation.json"} </w:instrText>
      </w:r>
      <w:r w:rsidRPr="00534A84">
        <w:fldChar w:fldCharType="separate"/>
      </w:r>
      <w:proofErr w:type="spellStart"/>
      <w:r w:rsidRPr="00534A84">
        <w:t>Driffield</w:t>
      </w:r>
      <w:proofErr w:type="spellEnd"/>
      <w:r w:rsidRPr="00534A84">
        <w:t xml:space="preserve"> &amp; Noor (1999)</w:t>
      </w:r>
      <w:r w:rsidRPr="00534A84">
        <w:fldChar w:fldCharType="end"/>
      </w:r>
      <w:r w:rsidRPr="00534A84">
        <w:t xml:space="preserve"> conclude that there are significant linkages between foreign affiliates and domestic firms in the electronics industry in Malaysia. Interesting is that there seems to be a difference in </w:t>
      </w:r>
      <w:proofErr w:type="spellStart"/>
      <w:r w:rsidRPr="00534A84">
        <w:t>embeddedness</w:t>
      </w:r>
      <w:proofErr w:type="spellEnd"/>
      <w:r w:rsidRPr="00534A84">
        <w:t xml:space="preserve"> depending on the origin of the foreign affiliates. United States firms have more local input linkages than that of Japanese, European or South-East Asian firms.</w:t>
      </w:r>
    </w:p>
    <w:p w:rsidR="00EE6E1A" w:rsidRPr="00534A84" w:rsidRDefault="00EE6E1A" w:rsidP="003756FE">
      <w:r w:rsidRPr="00534A84">
        <w:lastRenderedPageBreak/>
        <w:t xml:space="preserve">However </w:t>
      </w:r>
      <w:r w:rsidRPr="00534A84">
        <w:fldChar w:fldCharType="begin"/>
      </w:r>
      <w:r w:rsidR="00DE6F78" w:rsidRPr="00534A84">
        <w:instrText xml:space="preserve"> ADDIN ZOTERO_ITEM CSL_CITATION {"citationID":"1kv786me4v","properties":{"formattedCitation":"(Brannon, James, &amp; Lucker, 1994)","plainCitation":"(Brannon, James, &amp; Lucker, 1994)"},"citationItems":[{"id":240,"uris":["http://zotero.org/users/1061041/items/798TMS85"],"uri":["http://zotero.org/users/1061041/items/798TMS85"],"itemData":{"id":240,"type":"article-journal","title":"Generating and sustaining backward linkages between maquiladoras and local suppliers in Northern Mexico","container-title":"World Development","page":"1933-1945","volume":"22","issue":"12","abstract":"Despite 25 years of growth, Mexico's in-bond assembly, or maquila, operations use very little material inputs that are made in Mexico. Mexican content is less than 2% of value added and those coming from the northern border region are even more miniscule. Some of the reasons for the paucity of local sourcing are reviewed with particular emphasis on corporate and plant purchasing arrangements. Mexican policies designed to support national suppliers are reviewed and the authors offer suggestions that stress the need for a regional focus that concentrates on fostering local technological capacities. The study relies in part on surveys of plant managers and corporate purchasing officers.","DOI":"10.1016/0305-750X(94)90184-8","author":[{"family":"Brannon","given":"Jefferey T."},{"family":"James","given":"Dilmus D."},{"family":"Lucker","given":"G. William"}],"issued":{"year":1994,"month":12},"accessed":{"year":2012,"month":7,"day":18},"page-first":"1933"}}],"schema":"https://github.com/citation-style-language/schema/raw/master/csl-citation.json"} </w:instrText>
      </w:r>
      <w:r w:rsidRPr="00534A84">
        <w:fldChar w:fldCharType="separate"/>
      </w:r>
      <w:r w:rsidRPr="00534A84">
        <w:t xml:space="preserve">Brannon, James, &amp; </w:t>
      </w:r>
      <w:proofErr w:type="spellStart"/>
      <w:r w:rsidRPr="00534A84">
        <w:t>Lucker</w:t>
      </w:r>
      <w:proofErr w:type="spellEnd"/>
      <w:r w:rsidRPr="00534A84">
        <w:t xml:space="preserve"> (1994)</w:t>
      </w:r>
      <w:r w:rsidRPr="00534A84">
        <w:fldChar w:fldCharType="end"/>
      </w:r>
      <w:r w:rsidRPr="00534A84">
        <w:t xml:space="preserve"> state that large number of assembly plants in Mexico, or maquiladoras</w:t>
      </w:r>
      <w:r w:rsidR="008A544D" w:rsidRPr="00534A84">
        <w:t>, which are</w:t>
      </w:r>
      <w:r w:rsidRPr="00534A84">
        <w:t xml:space="preserve"> mostly foreign owned </w:t>
      </w:r>
      <w:r w:rsidR="008A544D" w:rsidRPr="00534A84">
        <w:t>use very little material inputs that are made in Mexico.</w:t>
      </w:r>
    </w:p>
    <w:p w:rsidR="00B73147" w:rsidRPr="00534A84" w:rsidRDefault="00B73147" w:rsidP="003756FE">
      <w:r w:rsidRPr="00534A84">
        <w:fldChar w:fldCharType="begin"/>
      </w:r>
      <w:r w:rsidR="00DE6F78" w:rsidRPr="00534A84">
        <w:instrText xml:space="preserve"> ADDIN ZOTERO_ITEM CSL_CITATION {"citationID":"1ojpsam0o5","properties":{"formattedCitation":"(Javorcik, 2004)","plainCitation":"(Javorcik, 2004)"},"citationItems":[{"id":244,"uris":["http://zotero.org/users/1061041/items/3KKDT2CW"],"uri":["http://zotero.org/users/1061041/items/3KKDT2CW"],"itemData":{"id":244,"type":"article-journal","title":"Does Foreign Direct Investment Increase the Productivity of Domestic Firms? In Search of Spillovers Through Backward Linkages","container-title":"American Economic Review","page":"605-627","volume":"94","issue":"3","DOI":"10.1257/0002828041464605","shortTitle":"Does Foreign Direct Investment Increase the Productivity of Domestic Firms?","author":[{"family":"Javorcik","given":"Beata Smarzynska"}],"issued":{"year":2004,"month":6},"accessed":{"year":2012,"month":7,"day":18},"page-first":"605"}}],"schema":"https://github.com/citation-style-language/schema/raw/master/csl-citation.json"} </w:instrText>
      </w:r>
      <w:r w:rsidRPr="00534A84">
        <w:fldChar w:fldCharType="separate"/>
      </w:r>
      <w:proofErr w:type="spellStart"/>
      <w:r w:rsidRPr="00534A84">
        <w:t>Javorcik</w:t>
      </w:r>
      <w:proofErr w:type="spellEnd"/>
      <w:r w:rsidRPr="00534A84">
        <w:t xml:space="preserve"> (2004)</w:t>
      </w:r>
      <w:r w:rsidRPr="00534A84">
        <w:fldChar w:fldCharType="end"/>
      </w:r>
      <w:r w:rsidRPr="00534A84">
        <w:t xml:space="preserve"> performed an analysis, on a ﬁrm-level panel data set from Lithuania,</w:t>
      </w:r>
      <w:r w:rsidR="008E2305" w:rsidRPr="00534A84">
        <w:t xml:space="preserve"> and provide evidence of backward linkages from foreign presence to domestic firms in supplying industries.</w:t>
      </w:r>
    </w:p>
    <w:p w:rsidR="00784BFF" w:rsidRPr="00534A84" w:rsidRDefault="00784BFF" w:rsidP="003756FE">
      <w:r w:rsidRPr="00534A84">
        <w:t xml:space="preserve">The empirical literature on linkages </w:t>
      </w:r>
      <w:r w:rsidR="00B0796D" w:rsidRPr="00534A84">
        <w:t xml:space="preserve">does not seem to converge much, and seems to be fraught with a number of problems. </w:t>
      </w:r>
      <w:r w:rsidR="00162995" w:rsidRPr="00534A84">
        <w:fldChar w:fldCharType="begin"/>
      </w:r>
      <w:r w:rsidR="00DE6F78" w:rsidRPr="00534A84">
        <w:instrText xml:space="preserve"> ADDIN ZOTERO_ITEM CSL_CITATION {"citationID":"jv1ss4ohv","properties":{"formattedCitation":"(Giroud &amp; Scott-Kennel, 2006)","plainCitation":"(Giroud &amp; Scott-Kennel, 2006)"},"citationItems":[{"id":248,"uris":["http://zotero.org/users/1061041/items/76SJPEWC"],"uri":["http://zotero.org/users/1061041/items/76SJPEWC"],"itemData":{"id":248,"type":"book","title":"Foreign-local linkages in International Business: A review and extension of the literature","publisher":"Bradford University, School of Management","publisher-place":"Bradford","event-place":"Bradford","shortTitle":"Foreign-local linkages in international business","language":"English","author":[{"family":"Giroud","given":"Axèle"},{"family":"Scott-Kennel","given":"Joanna"}],"issued":{"year":2006}}}],"schema":"https://github.com/citation-style-language/schema/raw/master/csl-citation.json"} </w:instrText>
      </w:r>
      <w:r w:rsidR="00162995" w:rsidRPr="00534A84">
        <w:fldChar w:fldCharType="separate"/>
      </w:r>
      <w:proofErr w:type="spellStart"/>
      <w:r w:rsidR="00162995" w:rsidRPr="00534A84">
        <w:t>Giroud</w:t>
      </w:r>
      <w:proofErr w:type="spellEnd"/>
      <w:r w:rsidR="00162995" w:rsidRPr="00534A84">
        <w:t xml:space="preserve"> &amp; Scott-Kennel (2006)</w:t>
      </w:r>
      <w:r w:rsidR="00162995" w:rsidRPr="00534A84">
        <w:fldChar w:fldCharType="end"/>
      </w:r>
      <w:r w:rsidR="00162995" w:rsidRPr="00534A84">
        <w:t xml:space="preserve"> still describes the literature concerning linkages between foreign subsidiaries and host country firms as “emergent.”</w:t>
      </w:r>
      <w:r w:rsidR="00A17F06" w:rsidRPr="00534A84">
        <w:t xml:space="preserve"> Somewhat explaining the conflicting empirical evidence. </w:t>
      </w:r>
    </w:p>
    <w:p w:rsidR="002512B6" w:rsidRPr="00534A84" w:rsidRDefault="002512B6" w:rsidP="003756FE">
      <w:pPr>
        <w:pStyle w:val="Kop3"/>
      </w:pPr>
      <w:bookmarkStart w:id="46" w:name="_Toc330649094"/>
      <w:bookmarkStart w:id="47" w:name="_Toc332827576"/>
      <w:bookmarkStart w:id="48" w:name="_Toc332904755"/>
      <w:r w:rsidRPr="00534A84">
        <w:t xml:space="preserve">Crowding in </w:t>
      </w:r>
      <w:r w:rsidR="007F788A" w:rsidRPr="00534A84">
        <w:t xml:space="preserve">or </w:t>
      </w:r>
      <w:r w:rsidRPr="00534A84">
        <w:t>out</w:t>
      </w:r>
      <w:bookmarkEnd w:id="46"/>
      <w:bookmarkEnd w:id="47"/>
      <w:bookmarkEnd w:id="48"/>
    </w:p>
    <w:p w:rsidR="00E128D2" w:rsidRPr="00534A84" w:rsidRDefault="00E237CA" w:rsidP="003756FE">
      <w:r w:rsidRPr="00534A84">
        <w:t xml:space="preserve">Largely interrelated to the concept of linkages is that of firm entry and exit. </w:t>
      </w:r>
      <w:r w:rsidR="00FB7583" w:rsidRPr="00534A84">
        <w:t xml:space="preserve">For instance strong linkages may lead to an increase in firm entry. </w:t>
      </w:r>
      <w:r w:rsidR="00550504" w:rsidRPr="00534A84">
        <w:t>The consequences of foreign direct investment on the possible entry and exit of local firms is an interesting subject by itself with regard to employment. Evidently</w:t>
      </w:r>
      <w:r w:rsidR="002263B4" w:rsidRPr="00534A84">
        <w:t xml:space="preserve"> if a crowding out effect of domestic firms exists this would mean a negative partial effect on employment, since the reduction of local firms would mean a loss of jobs for the employees of those firms. </w:t>
      </w:r>
      <w:r w:rsidR="00E128D2" w:rsidRPr="00534A84">
        <w:t>In turn a</w:t>
      </w:r>
      <w:r w:rsidR="002263B4" w:rsidRPr="00534A84">
        <w:t xml:space="preserve"> crowding in of local firms would mean an additional creation of jobs. Much research has been done on the subject</w:t>
      </w:r>
      <w:r w:rsidR="00E128D2" w:rsidRPr="00534A84">
        <w:t xml:space="preserve">. E.g. </w:t>
      </w:r>
      <w:r w:rsidR="00E128D2" w:rsidRPr="00534A84">
        <w:fldChar w:fldCharType="begin"/>
      </w:r>
      <w:r w:rsidR="00DE6F78" w:rsidRPr="00534A84">
        <w:instrText xml:space="preserve"> ADDIN ZOTERO_ITEM CSL_CITATION {"citationID":"fgqkptq70","properties":{"formattedCitation":"(De Backer &amp; Sleuwaegen, 2003)","plainCitation":"(De Backer &amp; Sleuwaegen, 2003)"},"citationItems":[{"id":206,"uris":["http://zotero.org/users/1061041/items/S96NAJRV"],"uri":["http://zotero.org/users/1061041/items/S96NAJRV"],"itemData":{"id":206,"type":"article-journal","title":"Does Foreign Direct Investment Crowd Out Domestic Entrepreneurship?","container-title":"Review of Industrial Organization","page":"67-84","volume":"22","issue":"1","abstract":"In analyzing firm entry and exit across Belgian manufacturing industries, this paper presents evidence that import competition and foreign direct investment discourage entry and stimulate exit of domestic entrepreneurs. These results are in line with theoretical occupational choice models that predict foreign direct investment would crowd out domestic entrepreneurs through their selections in product and labor markets. However, the empirical results also suggest that this crowding out effect may be moderated or even reversed in the long-run due to the long term positive effects of FDI on domestic entrepreneurship as a result of learning, demonstration, networking and linkage effects between foreign and domestic firms.","DOI":"10.1023/A:1022180317898","author":[{"family":"De Backer","given":"Koen"},{"family":"Sleuwaegen","given":"Leo"}],"issued":{"year":2003},"accessed":{"year":2012,"month":7,"day":16},"page-first":"67"}}],"schema":"https://github.com/citation-style-language/schema/raw/master/csl-citation.json"} </w:instrText>
      </w:r>
      <w:r w:rsidR="00E128D2" w:rsidRPr="00534A84">
        <w:fldChar w:fldCharType="separate"/>
      </w:r>
      <w:r w:rsidR="00E128D2" w:rsidRPr="00534A84">
        <w:t xml:space="preserve">De Backer &amp; </w:t>
      </w:r>
      <w:proofErr w:type="spellStart"/>
      <w:r w:rsidR="00E128D2" w:rsidRPr="00534A84">
        <w:t>Sleuwaegen</w:t>
      </w:r>
      <w:proofErr w:type="spellEnd"/>
      <w:r w:rsidR="00E128D2" w:rsidRPr="00534A84">
        <w:t xml:space="preserve"> (2003)</w:t>
      </w:r>
      <w:r w:rsidR="00E128D2" w:rsidRPr="00534A84">
        <w:fldChar w:fldCharType="end"/>
      </w:r>
      <w:r w:rsidR="00E128D2" w:rsidRPr="00534A84">
        <w:t xml:space="preserve"> analyzed firm entry and exit across Belgian manufacturing industries.</w:t>
      </w:r>
      <w:r w:rsidR="00C61F57" w:rsidRPr="00534A84">
        <w:t xml:space="preserve"> The result</w:t>
      </w:r>
      <w:r w:rsidR="002512B6" w:rsidRPr="00534A84">
        <w:t>ing in the conclusion t</w:t>
      </w:r>
      <w:r w:rsidR="00C61F57" w:rsidRPr="00534A84">
        <w:t xml:space="preserve">hat foreign direct investment indeed crowds out domestic entrepreneurs on both the labor and product markets. Inward foreign direct investment leads to both a decrease in domestic entry as an increase in domestic exit. </w:t>
      </w:r>
      <w:r w:rsidR="002512B6" w:rsidRPr="00534A84">
        <w:t>However the results of the analysis also suggest that long term structural effects between foreign and domestic firms can moderate or even reverse crowding out effects.</w:t>
      </w:r>
    </w:p>
    <w:p w:rsidR="00D55C73" w:rsidRPr="00534A84" w:rsidRDefault="0041745D" w:rsidP="003756FE">
      <w:r w:rsidRPr="00534A84">
        <w:fldChar w:fldCharType="begin"/>
      </w:r>
      <w:r w:rsidR="00DE6F78" w:rsidRPr="00534A84">
        <w:instrText xml:space="preserve"> ADDIN ZOTERO_ITEM CSL_CITATION {"citationID":"1liv53rsp4","properties":{"formattedCitation":"(Markusen &amp; Venables, 1999)","plainCitation":"(Markusen &amp; Venables, 1999)"},"citationItems":[{"id":209,"uris":["http://zotero.org/users/1061041/items/TSVGP2HI"],"uri":["http://zotero.org/users/1061041/items/TSVGP2HI"],"itemData":{"id":209,"type":"article-journal","title":"Foreign direct investment as a catalyst for industrial development","container-title":"European Economic Review","page":"335-356","volume":"43","issue":"2","abstract":"How does an FDI project affect local firms in the same industry? Competition in the product and factor markets tends to reduce profits of local firms, but linkage effects to supplier industries may reduce input costs and raise profits. This paper develops an analytical framework to assess these effects. Circumstances in which FDI is complementary to local industry are established, and it is shown how FDI may lead to the establishment of local industrial sectors. These sectors may grow to the point where local production overtakes and forces out FDI plants. Our results are consistent with the experience of a number of industrial sectors in the NICs.","DOI":"10.1016/S0014-2921(98)00048-8","author":[{"family":"Markusen","given":"James R."},{"family":"Venables","given":"Anthony J."}],"issued":{"year":1999,"month":2,"day":15},"accessed":{"year":2012,"month":7,"day":16},"page-first":"335"}}],"schema":"https://github.com/citation-style-language/schema/raw/master/csl-citation.json"} </w:instrText>
      </w:r>
      <w:r w:rsidRPr="00534A84">
        <w:fldChar w:fldCharType="separate"/>
      </w:r>
      <w:proofErr w:type="spellStart"/>
      <w:r w:rsidRPr="00534A84">
        <w:t>Markusen</w:t>
      </w:r>
      <w:proofErr w:type="spellEnd"/>
      <w:r w:rsidRPr="00534A84">
        <w:t xml:space="preserve"> &amp; </w:t>
      </w:r>
      <w:proofErr w:type="spellStart"/>
      <w:r w:rsidRPr="00534A84">
        <w:t>Venables</w:t>
      </w:r>
      <w:proofErr w:type="spellEnd"/>
      <w:r w:rsidRPr="00534A84">
        <w:t xml:space="preserve"> (1999)</w:t>
      </w:r>
      <w:r w:rsidRPr="00534A84">
        <w:fldChar w:fldCharType="end"/>
      </w:r>
      <w:r w:rsidRPr="00534A84">
        <w:t xml:space="preserve"> provides a simple analysis of </w:t>
      </w:r>
      <w:r w:rsidR="00A208EA" w:rsidRPr="00534A84">
        <w:t xml:space="preserve">the different effects the presence of multinationals may have on the host economy. </w:t>
      </w:r>
      <w:r w:rsidRPr="00534A84">
        <w:t xml:space="preserve">First there is product market competition; the foreign direct investment raises competition, lowering the prices of output, which may result in </w:t>
      </w:r>
      <w:r w:rsidR="00F109C8" w:rsidRPr="00534A84">
        <w:t>some substitution of domestic firms with foreign firms</w:t>
      </w:r>
      <w:r w:rsidR="00A208EA" w:rsidRPr="00534A84">
        <w:t xml:space="preserve"> on the final goods market</w:t>
      </w:r>
      <w:r w:rsidR="00F109C8" w:rsidRPr="00534A84">
        <w:t>.</w:t>
      </w:r>
      <w:r w:rsidRPr="00534A84">
        <w:t xml:space="preserve"> Second they say there is a </w:t>
      </w:r>
      <w:r w:rsidR="00265BD9" w:rsidRPr="00534A84">
        <w:t xml:space="preserve">backwards </w:t>
      </w:r>
      <w:r w:rsidRPr="00534A84">
        <w:t>linkage</w:t>
      </w:r>
      <w:r w:rsidR="00265BD9" w:rsidRPr="00534A84">
        <w:t xml:space="preserve"> effect </w:t>
      </w:r>
      <w:r w:rsidR="00F109C8" w:rsidRPr="00534A84">
        <w:t>fostering the development of domestic intermediate good producing firms</w:t>
      </w:r>
      <w:r w:rsidR="00265BD9" w:rsidRPr="00534A84">
        <w:t>.</w:t>
      </w:r>
      <w:r w:rsidR="00A208EA" w:rsidRPr="00534A84">
        <w:t xml:space="preserve"> This would result in a fall in the price of intermediate goods, wh</w:t>
      </w:r>
      <w:r w:rsidR="00F109C8" w:rsidRPr="00534A84">
        <w:t xml:space="preserve">ich in turn can </w:t>
      </w:r>
      <w:r w:rsidR="00F109C8" w:rsidRPr="00534A84">
        <w:lastRenderedPageBreak/>
        <w:t>have a positive effect on the development of the indigenous final good producing industry.</w:t>
      </w:r>
      <w:r w:rsidR="00265BD9" w:rsidRPr="00534A84">
        <w:t xml:space="preserve"> They </w:t>
      </w:r>
      <w:r w:rsidR="00F109C8" w:rsidRPr="00534A84">
        <w:t>present a theoretical model in which</w:t>
      </w:r>
      <w:r w:rsidR="00265BD9" w:rsidRPr="00534A84">
        <w:t xml:space="preserve"> it is possible for foreign direct investment to act as a catalyst, which will </w:t>
      </w:r>
      <w:r w:rsidR="00F109C8" w:rsidRPr="00534A84">
        <w:t>exert positive effects</w:t>
      </w:r>
      <w:r w:rsidR="00265BD9" w:rsidRPr="00534A84">
        <w:t xml:space="preserve"> to the </w:t>
      </w:r>
      <w:r w:rsidR="00F109C8" w:rsidRPr="00534A84">
        <w:t xml:space="preserve">development of </w:t>
      </w:r>
      <w:r w:rsidR="00265BD9" w:rsidRPr="00534A84">
        <w:t xml:space="preserve">local industry </w:t>
      </w:r>
      <w:r w:rsidR="00F109C8" w:rsidRPr="00534A84">
        <w:t>of the host country</w:t>
      </w:r>
      <w:r w:rsidR="00265BD9" w:rsidRPr="00534A84">
        <w:t>.</w:t>
      </w:r>
      <w:r w:rsidR="00F109C8" w:rsidRPr="00534A84">
        <w:t xml:space="preserve"> </w:t>
      </w:r>
      <w:r w:rsidR="00F109C8" w:rsidRPr="00534A84">
        <w:fldChar w:fldCharType="begin"/>
      </w:r>
      <w:r w:rsidR="008F5AA2" w:rsidRPr="00534A84">
        <w:instrText xml:space="preserve"> ADDIN ZOTERO_ITEM CSL_CITATION {"citationID":"154irikq8c","properties":{"formattedCitation":"{\\rtf (Holger G\\uc0\\u246{}rg &amp; Strobl, 2002)}","plainCitation":"(Holger Görg &amp; Strobl, 2002)","dontUpdate":true},"citationItems":[{"id":212,"uris":["http://zotero.org/users/1061041/items/KWBT2934"],"uri":["http://zotero.org/users/1061041/items/KWBT2934"],"itemData":{"id":212,"type":"article-journal","title":"Multinational companies and indigenous development: An empirical analysis","container-title":"European Economic Review","page":"1305-1322","volume":"46","issue":"7","abstract":"This paper presents an empirical study of the effect of foreign multinational companies on the development of indigenous firms in the host country. Our starting point is a recent paper by Markusen and Venables (European Economic Review 43 (1999) 335–356) that shows formally that multinationals, through the creation of linkages with indigenous suppliers, can exert positive effects on the development of indigenous firms. Based on the literature on entry in industrial organisation, we estimate empirically a model describing the entry of indigenous firms using data for the Irish manufacturing sector. Our results indicate that there is a positive effect of multinational companies on the entry of indigenous firms for a variety of alternative specifications.","DOI":"10.1016/S0014-2921(01)00146-5","shortTitle":"Multinational companies and indigenous development","author":[{"family":"Görg","given":"Holger"},{"family":"Strobl","given":"Eric"}],"issued":{"year":2002,"month":7},"accessed":{"year":2012,"month":7,"day":16},"page-first":"1305"}}],"schema":"https://github.com/citation-style-language/schema/raw/master/csl-citation.json"} </w:instrText>
      </w:r>
      <w:r w:rsidR="00F109C8" w:rsidRPr="00534A84">
        <w:fldChar w:fldCharType="separate"/>
      </w:r>
      <w:proofErr w:type="spellStart"/>
      <w:r w:rsidR="00B26527" w:rsidRPr="00534A84">
        <w:t>Görg</w:t>
      </w:r>
      <w:proofErr w:type="spellEnd"/>
      <w:r w:rsidR="00B26527" w:rsidRPr="00534A84">
        <w:t xml:space="preserve"> &amp; </w:t>
      </w:r>
      <w:proofErr w:type="spellStart"/>
      <w:r w:rsidR="00B26527" w:rsidRPr="00534A84">
        <w:t>Strobl</w:t>
      </w:r>
      <w:proofErr w:type="spellEnd"/>
      <w:r w:rsidR="00B26527" w:rsidRPr="00534A84">
        <w:t xml:space="preserve"> (2002)</w:t>
      </w:r>
      <w:r w:rsidR="00F109C8" w:rsidRPr="00534A84">
        <w:fldChar w:fldCharType="end"/>
      </w:r>
      <w:r w:rsidR="00F109C8" w:rsidRPr="00534A84">
        <w:t xml:space="preserve"> applied the </w:t>
      </w:r>
      <w:proofErr w:type="spellStart"/>
      <w:r w:rsidR="00F109C8" w:rsidRPr="00534A84">
        <w:t>Markusen-Venables</w:t>
      </w:r>
      <w:proofErr w:type="spellEnd"/>
      <w:r w:rsidR="00F109C8" w:rsidRPr="00534A84">
        <w:t xml:space="preserve"> model and empirically tested it on the Irish manufacturing sector. They find that </w:t>
      </w:r>
      <w:r w:rsidR="00A208EA" w:rsidRPr="00534A84">
        <w:t>the presence of multinational companies indeed has a positive effect on the entry of indigenous firms.</w:t>
      </w:r>
      <w:r w:rsidR="00D23008" w:rsidRPr="00534A84">
        <w:t xml:space="preserve"> </w:t>
      </w:r>
      <w:r w:rsidR="00D23008" w:rsidRPr="00534A84">
        <w:fldChar w:fldCharType="begin"/>
      </w:r>
      <w:r w:rsidR="00DE6F78" w:rsidRPr="00534A84">
        <w:instrText xml:space="preserve"> ADDIN ZOTERO_ITEM CSL_CITATION {"citationID":"144ktoeav2","properties":{"formattedCitation":"{\\rtf (Mi\\uc0\\u353{}un &amp; Tom\\uc0\\u353{}\\uc0\\u237{}k, 2002)}","plainCitation":"(Mišun &amp; Tomšík, 2002)"},"citationItems":[{"id":217,"uris":["http://zotero.org/users/1061041/items/IFFZRKPF"],"uri":["http://zotero.org/users/1061041/items/IFFZRKPF"],"itemData":{"id":217,"type":"article-journal","title":"Does Foreign Direct Investment Crowd in or Crowd out Domestic Investment?","container-title":"Eastern European Economics","page":"38-56","volume":"40","issue":"2","abstract":"In this article, we attempt to estimate whether foreign direct investment in the Czech Republic, Hungary, and Poland crowds in or crowds out domestic investment. We used a model of total investment that introduced, from the point of view of the recipient country, foreign direct investment as an exogenous variable. We found that for the time period 1990-2000 there was evidence of a crowding-out effect in Poland. For the time period 1990-2000 in Hungary and for the time period 1993-2000 in the Czech Republic, we found a crowding-in effect.","note":"ArticleType: research-article / Full publication date: Mar. - Apr., 2002 / Copyright © 2002 M.E. Sharpe, Inc.","author":[{"family":"Mišun","given":"Jan"},{"family":"Tomšík","given":"Vladimír"}],"issued":{"year":2002,"month":3,"day":1},"accessed":{"year":2012,"month":7,"day":16},"page-first":"38"}}],"schema":"https://github.com/citation-style-language/schema/raw/master/csl-citation.json"} </w:instrText>
      </w:r>
      <w:r w:rsidR="00D23008" w:rsidRPr="00534A84">
        <w:fldChar w:fldCharType="separate"/>
      </w:r>
      <w:proofErr w:type="spellStart"/>
      <w:r w:rsidR="00D23008" w:rsidRPr="00534A84">
        <w:t>Mišun</w:t>
      </w:r>
      <w:proofErr w:type="spellEnd"/>
      <w:r w:rsidR="00D23008" w:rsidRPr="00534A84">
        <w:t xml:space="preserve"> &amp; </w:t>
      </w:r>
      <w:proofErr w:type="spellStart"/>
      <w:r w:rsidR="00D23008" w:rsidRPr="00534A84">
        <w:t>Tomšík</w:t>
      </w:r>
      <w:proofErr w:type="spellEnd"/>
      <w:r w:rsidR="00D23008" w:rsidRPr="00534A84">
        <w:t xml:space="preserve"> (2002)</w:t>
      </w:r>
      <w:r w:rsidR="00D23008" w:rsidRPr="00534A84">
        <w:fldChar w:fldCharType="end"/>
      </w:r>
      <w:r w:rsidR="00D23008" w:rsidRPr="00534A84">
        <w:t xml:space="preserve"> researched if foreign direct investment has a crowding in or crowding out effect on domestic investment in the Czech republic, Poland, and Hungary. </w:t>
      </w:r>
      <w:r w:rsidR="00AF0BCC" w:rsidRPr="00534A84">
        <w:t>They find that over the researched periods (1990-2000 for Poland and Hungary, 1993-2000 for the Czech Republic) there was a crowding in effect in the Czech Republic and Hungary, but a crowding out effect in Poland. However they note in their conclusion that they expect that in the long term Poland will also experience a crowding-in effect.</w:t>
      </w:r>
      <w:r w:rsidR="0024529F" w:rsidRPr="00534A84">
        <w:t xml:space="preserve"> Though their main conclusion is somewhat different saying that “the positive impacts of foreign direct investment on domestic investment are not assured because, in some cases, total investment may increase much less than FDI, or even fail to rise when FDI increases” Related is the research by </w:t>
      </w:r>
      <w:r w:rsidR="0024529F" w:rsidRPr="00534A84">
        <w:fldChar w:fldCharType="begin"/>
      </w:r>
      <w:r w:rsidR="00DE6F78" w:rsidRPr="00534A84">
        <w:instrText xml:space="preserve"> ADDIN ZOTERO_ITEM CSL_CITATION {"citationID":"2ivqnur1h5","properties":{"formattedCitation":"(Agosin &amp; Machado, 2005)","plainCitation":"(Agosin &amp; Machado, 2005)"},"citationItems":[{"id":219,"uris":["http://zotero.org/users/1061041/items/ZGFDQ67J"],"uri":["http://zotero.org/users/1061041/items/ZGFDQ67J"],"itemData":{"id":219,"type":"article-journal","title":"Foreign Investment in Developing Countries: Does it Crowd in Domestic Investment?","container-title":"Oxford Development Studies","page":"149-162","volume":"33","issue":"2","abstract":"This paper assesses the extent to which foreign direct investment (FDI) in developing countries crowds in or crowds out domestic investment. The core of the paper is the development of a theoretical model for investment that includes a FDI variable and its estimation and testing with panel data for the period 1971–2000 and the three decades involved. The model is run for 12 countries in each of three developing regions (Africa, Asia and Latin America). The results indicate that, in all three developing regions, FDI has, at best, left domestic investment unchanged, and that there are several sub-periods for specific regions where FDI displaces domestic investment. In particular, there seems to be crowding out of domestic investment by FDI in Latin America. If these results are in fact correct, they suggests the need for policies to make FDI more effective in enhancing domestic investment in developing countries. The conclusion is that the effects of FDI on domestic investment are by no means always favourable, that simplistic policies towards FDI are unlikely to be optimal and, foremost, that more attention needs to be paid to economic policies that foster the domestic component of total investment.","DOI":"10.1080/13600810500137749","shortTitle":"Foreign Investment in Developing Countries","author":[{"family":"Agosin","given":"Manuel R."},{"family":"Machado","given":"Roberto"}],"issued":{"year":2005},"accessed":{"year":2012,"month":7,"day":16},"page-first":"149"}}],"schema":"https://github.com/citation-style-language/schema/raw/master/csl-citation.json"} </w:instrText>
      </w:r>
      <w:r w:rsidR="0024529F" w:rsidRPr="00534A84">
        <w:fldChar w:fldCharType="separate"/>
      </w:r>
      <w:proofErr w:type="spellStart"/>
      <w:r w:rsidR="0024529F" w:rsidRPr="00534A84">
        <w:t>Agosin</w:t>
      </w:r>
      <w:proofErr w:type="spellEnd"/>
      <w:r w:rsidR="0024529F" w:rsidRPr="00534A84">
        <w:t xml:space="preserve"> &amp; Machado (2005)</w:t>
      </w:r>
      <w:r w:rsidR="0024529F" w:rsidRPr="00534A84">
        <w:fldChar w:fldCharType="end"/>
      </w:r>
      <w:r w:rsidR="0024529F" w:rsidRPr="00534A84">
        <w:t xml:space="preserve"> who used data from 36 countries, 12 in each of Africa, Asia and Latin America from </w:t>
      </w:r>
      <w:r w:rsidR="00ED6D99" w:rsidRPr="00534A84">
        <w:t xml:space="preserve">the </w:t>
      </w:r>
      <w:r w:rsidR="0024529F" w:rsidRPr="00534A84">
        <w:t>1971-2000</w:t>
      </w:r>
      <w:r w:rsidR="00ED6D99" w:rsidRPr="00534A84">
        <w:t xml:space="preserve"> period to see whether foreign direct investment has a crowding in or out effect of domestic investment</w:t>
      </w:r>
      <w:r w:rsidR="0024529F" w:rsidRPr="00534A84">
        <w:t xml:space="preserve">. The main conclusion from their analysis is that positive effects of foreign direct investment on domestic investment are not assured. </w:t>
      </w:r>
    </w:p>
    <w:p w:rsidR="009455BF" w:rsidRPr="00534A84" w:rsidRDefault="00ED6D99" w:rsidP="009455BF">
      <w:r w:rsidRPr="00534A84">
        <w:t xml:space="preserve">The current literature seems to indicate that the effects of foreign direct investment on indigenous investment and firm creation vary between different economies. </w:t>
      </w:r>
      <w:r w:rsidR="006B784A" w:rsidRPr="00534A84">
        <w:t xml:space="preserve">For the developing countries the empirical research seems to suggest that foreign direct investment has little to no positive impact on local investment and in some case may even be negative. The same seems to hold initially for developed countries, however that is often if not always offset by a long term increase in net entry in either complementary or the same industries. The implications of these results for employment demand are straightforward. Since the effects of foreign direct investment on total investment are ambiguous so are the effects for employment. Foreign direct investment may indirectly lead to additional employment if it results in an increase in total investment. However though this </w:t>
      </w:r>
      <w:r w:rsidR="005945E1" w:rsidRPr="00534A84">
        <w:t xml:space="preserve">is often argued to be the </w:t>
      </w:r>
      <w:r w:rsidR="006B784A" w:rsidRPr="00534A84">
        <w:t>case</w:t>
      </w:r>
      <w:r w:rsidR="005945E1" w:rsidRPr="00534A84">
        <w:t>, especially</w:t>
      </w:r>
      <w:r w:rsidR="006B784A" w:rsidRPr="00534A84">
        <w:t xml:space="preserve"> for developed countries, it is not a necessary condition. Especially for developing countries the effects of foreign direct investment on domestic investment and therefore total investment the effects are ambiguous at best.</w:t>
      </w:r>
      <w:r w:rsidR="00A84060" w:rsidRPr="00534A84">
        <w:t xml:space="preserve"> And so are they for total employment.</w:t>
      </w:r>
      <w:r w:rsidR="009455BF" w:rsidRPr="00534A84">
        <w:br w:type="page"/>
      </w:r>
    </w:p>
    <w:p w:rsidR="00F72D1D" w:rsidRPr="00534A84" w:rsidRDefault="00EC227B" w:rsidP="003756FE">
      <w:pPr>
        <w:pStyle w:val="Kop1"/>
      </w:pPr>
      <w:bookmarkStart w:id="49" w:name="_Toc330649095"/>
      <w:bookmarkStart w:id="50" w:name="_Toc332827577"/>
      <w:bookmarkStart w:id="51" w:name="_Toc332904756"/>
      <w:bookmarkStart w:id="52" w:name="_Ref333250957"/>
      <w:r w:rsidRPr="00534A84">
        <w:lastRenderedPageBreak/>
        <w:t>Foreign direct investment and the quality of employment</w:t>
      </w:r>
      <w:bookmarkEnd w:id="49"/>
      <w:bookmarkEnd w:id="50"/>
      <w:bookmarkEnd w:id="51"/>
      <w:bookmarkEnd w:id="52"/>
    </w:p>
    <w:p w:rsidR="00B5453D" w:rsidRPr="00534A84" w:rsidRDefault="00C479E4" w:rsidP="003756FE">
      <w:r w:rsidRPr="00534A84">
        <w:t xml:space="preserve">When we consider the effects of foreign direct investment on </w:t>
      </w:r>
      <w:r w:rsidR="002740B6" w:rsidRPr="00534A84">
        <w:t xml:space="preserve">the quality of </w:t>
      </w:r>
      <w:r w:rsidRPr="00534A84">
        <w:t>em</w:t>
      </w:r>
      <w:r w:rsidR="008702F8" w:rsidRPr="00534A84">
        <w:t xml:space="preserve">ployment there are different things to consider. </w:t>
      </w:r>
      <w:r w:rsidR="000768BB" w:rsidRPr="00534A84">
        <w:t xml:space="preserve">According to the literature foreign direct investment may or may not cause a large array of different spillovers. Affecting in </w:t>
      </w:r>
      <w:r w:rsidR="00C04DF3" w:rsidRPr="00534A84">
        <w:t>a multitude of</w:t>
      </w:r>
      <w:r w:rsidR="000768BB" w:rsidRPr="00534A84">
        <w:t xml:space="preserve"> ways the wages, the productivity, </w:t>
      </w:r>
      <w:r w:rsidR="00C04DF3" w:rsidRPr="00534A84">
        <w:t xml:space="preserve">education, </w:t>
      </w:r>
      <w:r w:rsidR="000768BB" w:rsidRPr="00534A84">
        <w:t>labor conditions, job satisfaction</w:t>
      </w:r>
      <w:r w:rsidR="00C04DF3" w:rsidRPr="00534A84">
        <w:t xml:space="preserve"> etcetera of workers. The focus here will be on the wages and the productivity of workers.</w:t>
      </w:r>
      <w:r w:rsidR="00F15B2E" w:rsidRPr="00534A84">
        <w:t xml:space="preserve"> </w:t>
      </w:r>
    </w:p>
    <w:p w:rsidR="00590202" w:rsidRPr="00534A84" w:rsidRDefault="00590202" w:rsidP="003756FE">
      <w:pPr>
        <w:pStyle w:val="Kop2"/>
      </w:pPr>
      <w:bookmarkStart w:id="53" w:name="_Toc330649096"/>
      <w:bookmarkStart w:id="54" w:name="_Toc332827578"/>
      <w:bookmarkStart w:id="55" w:name="_Toc332904757"/>
      <w:r w:rsidRPr="00534A84">
        <w:t>Wages</w:t>
      </w:r>
      <w:bookmarkEnd w:id="53"/>
      <w:bookmarkEnd w:id="54"/>
      <w:bookmarkEnd w:id="55"/>
    </w:p>
    <w:p w:rsidR="003113C1" w:rsidRPr="00534A84" w:rsidRDefault="00EF3798" w:rsidP="003756FE">
      <w:r w:rsidRPr="00534A84">
        <w:t>Foreign direct investments can have an effect on the wages in a few different ways.</w:t>
      </w:r>
      <w:r w:rsidR="001412EF" w:rsidRPr="00534A84">
        <w:t xml:space="preserve"> However m</w:t>
      </w:r>
      <w:r w:rsidR="003041C1" w:rsidRPr="00534A84">
        <w:t>ost of the literature</w:t>
      </w:r>
      <w:r w:rsidR="00FB7583" w:rsidRPr="00534A84">
        <w:t xml:space="preserve"> con</w:t>
      </w:r>
      <w:r w:rsidR="001412EF" w:rsidRPr="00534A84">
        <w:t xml:space="preserve">verges </w:t>
      </w:r>
      <w:r w:rsidR="00C33282" w:rsidRPr="00534A84">
        <w:t xml:space="preserve">on the fact that </w:t>
      </w:r>
      <w:r w:rsidR="003041C1" w:rsidRPr="00534A84">
        <w:t>foreign-owned corporation</w:t>
      </w:r>
      <w:r w:rsidR="001412EF" w:rsidRPr="00534A84">
        <w:t>s</w:t>
      </w:r>
      <w:r w:rsidR="003041C1" w:rsidRPr="00534A84">
        <w:t xml:space="preserve"> </w:t>
      </w:r>
      <w:r w:rsidR="00C33282" w:rsidRPr="00534A84">
        <w:t xml:space="preserve">seem to </w:t>
      </w:r>
      <w:r w:rsidR="003041C1" w:rsidRPr="00534A84">
        <w:t>offer higher wages</w:t>
      </w:r>
      <w:r w:rsidR="001412EF" w:rsidRPr="00534A84">
        <w:t xml:space="preserve"> than their domestic counterparts. </w:t>
      </w:r>
    </w:p>
    <w:p w:rsidR="00EB578D" w:rsidRPr="00534A84" w:rsidRDefault="00EB578D" w:rsidP="003756FE">
      <w:r w:rsidRPr="00534A84">
        <w:t xml:space="preserve">In the manufacturing industry of five African countries (Cameroon, Ghana, Kenya, Zambia and Zimbabwe) </w:t>
      </w:r>
      <w:r w:rsidRPr="00534A84">
        <w:fldChar w:fldCharType="begin"/>
      </w:r>
      <w:r w:rsidR="00DE6F78" w:rsidRPr="00534A84">
        <w:instrText xml:space="preserve"> ADDIN ZOTERO_ITEM CSL_CITATION {"citationID":"20tu23guc1","properties":{"formattedCitation":"(Te Velde &amp; Morrissey, 2001)","plainCitation":"(Te Velde &amp; Morrissey, 2001)"},"citationItems":[{"id":202,"uris":["http://zotero.org/users/1061041/items/WQHTDPX2"],"uri":["http://zotero.org/users/1061041/items/WQHTDPX2"],"itemData":{"id":202,"type":"book","title":"Foreign ownership and wages: evidence from five African countries","publisher":"Centre for Research in Economic Development and Internat. Trade, University of Nottingham","URL":"http://www.dfid.gov.uk/r4d/PDF/Outputs/Mis_SPC/R8003d.pdf","shortTitle":"Foreign ownership and wages","author":[{"family":"Te Velde","given":"D. W"},{"family":"Morrissey","given":"O."}],"issued":{"year":2001},"accessed":{"year":2012,"month":7,"day":16}}}],"schema":"https://github.com/citation-style-language/schema/raw/master/csl-citation.json"} </w:instrText>
      </w:r>
      <w:r w:rsidRPr="00534A84">
        <w:fldChar w:fldCharType="separate"/>
      </w:r>
      <w:proofErr w:type="spellStart"/>
      <w:r w:rsidRPr="00534A84">
        <w:t>Te</w:t>
      </w:r>
      <w:proofErr w:type="spellEnd"/>
      <w:r w:rsidRPr="00534A84">
        <w:t xml:space="preserve"> </w:t>
      </w:r>
      <w:proofErr w:type="spellStart"/>
      <w:r w:rsidRPr="00534A84">
        <w:t>Velde</w:t>
      </w:r>
      <w:proofErr w:type="spellEnd"/>
      <w:r w:rsidRPr="00534A84">
        <w:t xml:space="preserve"> &amp; Morrissey (2001)</w:t>
      </w:r>
      <w:r w:rsidRPr="00534A84">
        <w:fldChar w:fldCharType="end"/>
      </w:r>
      <w:r w:rsidRPr="00534A84">
        <w:t xml:space="preserve"> found that in the early 1990s firms owned by foreigners paid higher wages on average than those who were locally owned. </w:t>
      </w:r>
    </w:p>
    <w:p w:rsidR="00C33282" w:rsidRPr="00534A84" w:rsidRDefault="00C33282" w:rsidP="003756FE">
      <w:r w:rsidRPr="00534A84">
        <w:fldChar w:fldCharType="begin"/>
      </w:r>
      <w:r w:rsidR="00DE6F78" w:rsidRPr="00534A84">
        <w:instrText xml:space="preserve"> ADDIN ZOTERO_ITEM CSL_CITATION {"citationID":"1b5gonq1dd","properties":{"formattedCitation":"(Aitken, Harrison, &amp; Lipsey, 1996)","plainCitation":"(Aitken, Harrison, &amp; Lipsey, 1996)"},"citationItems":[{"id":179,"uris":["http://zotero.org/users/1061041/items/8NRBM7WG"],"uri":["http://zotero.org/users/1061041/items/8NRBM7WG"],"itemData":{"id":179,"type":"article-journal","title":"Wages and foreign ownership A comparative study of Mexico, Venezuela, and the United States","container-title":"Journal of International Economics","page":"345-371","volume":"40","issue":"3–4","abstract":"This paper explores the relationship between wages and foreign investment in Mexico, Venezuela, and the United States. Despite very different economic conditions and levels of development, we find one fact that is robust across all three countries: higher levels of foreign investment are associated with higher wages. However, in Mexico and Venezuela, foreign investment is associated with higher wages only for foreign-owned firms — there is no evidence of wage spillovers leading to higher wages for domestic firms. The lack of spillovers in Mexico and Venezuela is consistent with significant wage differentials between foreign and domestic enterprises. In the United States, where the evidence suggests some wage spillovers from foreign to domestic enterprises, wage differentials are smaller.","DOI":"10.1016/0022-1996(95)01410-1","author":[{"family":"Aitken","given":"Brian"},{"family":"Harrison","given":"Ann"},{"family":"Lipsey","given":"Robert E."}],"issued":{"year":1996,"month":5},"accessed":{"year":2012,"month":7,"day":14},"page-first":"345"}}],"schema":"https://github.com/citation-style-language/schema/raw/master/csl-citation.json"} </w:instrText>
      </w:r>
      <w:r w:rsidRPr="00534A84">
        <w:fldChar w:fldCharType="separate"/>
      </w:r>
      <w:r w:rsidRPr="00534A84">
        <w:t xml:space="preserve">Aitken, Harrison, &amp; </w:t>
      </w:r>
      <w:proofErr w:type="spellStart"/>
      <w:r w:rsidRPr="00534A84">
        <w:t>Lipsey</w:t>
      </w:r>
      <w:proofErr w:type="spellEnd"/>
      <w:r w:rsidRPr="00534A84">
        <w:t xml:space="preserve"> (1996)</w:t>
      </w:r>
      <w:r w:rsidRPr="00534A84">
        <w:fldChar w:fldCharType="end"/>
      </w:r>
      <w:r w:rsidRPr="00534A84">
        <w:t xml:space="preserve"> explored the relationship between wages and foreign investment in Mexico, Venezuela, and the United States. Despite the differences in economic conditions and levels of development between the countries, they found one fact to be robust across all three countries: higher levels of foreign investment are associated with higher wages.</w:t>
      </w:r>
    </w:p>
    <w:p w:rsidR="00C33282" w:rsidRPr="00534A84" w:rsidRDefault="00C33282" w:rsidP="003756FE">
      <w:r w:rsidRPr="00534A84">
        <w:fldChar w:fldCharType="begin"/>
      </w:r>
      <w:r w:rsidR="00DE6F78" w:rsidRPr="00534A84">
        <w:instrText xml:space="preserve"> ADDIN ZOTERO_ITEM CSL_CITATION {"citationID":"2q884vjd0n","properties":{"formattedCitation":"(Feenstra &amp; Hanson, 1997)","plainCitation":"(Feenstra &amp; Hanson, 1997)"},"citationItems":[{"id":26,"uris":["http://zotero.org/users/1061041/items/5TICGSQT"],"uri":["http://zotero.org/users/1061041/items/5TICGSQT"],"itemData":{"id":26,"type":"article-journal","title":"Foreign direct investment and relative wages: Evidence from Mexico's maquiladoras","container-title":"Journal of International Economics","page":"371-393","volume":"42","issue":"3–4","abstract":"In this paper, we examine the increase in relative wages for skilled workers in Mexico during the 1980s. Rising wage inequality in Mexico is linked to foreign capital inflows. We study the impact of foreign direct investment (FDI) on the skilled labor share of wages in Mexico over 1975–1988. We measure FDI using regional data on foreign assembly plants. Growth in FDI is positively correlated with the relative demand for skilled labor. In regions where FDI has concentrated, growth in FDI can account for over 50 percent of the increase in the skilled labor wage share that occurred in the late 1980s. © 1997 Elsevier Science B.V.","DOI":"10.1016/S0022-1996(96)01475-4","shortTitle":"Foreign direct investment and relative wages","author":[{"family":"Feenstra","given":"Robert C"},{"family":"Hanson","given":"Gordon H"}],"issued":{"year":1997,"month":5,"day":1},"accessed":{"year":2012,"month":7,"day":1},"page-first":"371"}}],"schema":"https://github.com/citation-style-language/schema/raw/master/csl-citation.json"} </w:instrText>
      </w:r>
      <w:r w:rsidRPr="00534A84">
        <w:fldChar w:fldCharType="separate"/>
      </w:r>
      <w:proofErr w:type="spellStart"/>
      <w:r w:rsidRPr="00534A84">
        <w:t>Feenstra</w:t>
      </w:r>
      <w:proofErr w:type="spellEnd"/>
      <w:r w:rsidRPr="00534A84">
        <w:t xml:space="preserve"> &amp; Hanson (1997)</w:t>
      </w:r>
      <w:r w:rsidRPr="00534A84">
        <w:fldChar w:fldCharType="end"/>
      </w:r>
      <w:r w:rsidRPr="00534A84">
        <w:t xml:space="preserve"> found that in Mexico over the period 1975–1988, foreign direct investment shows a positive correlation to the relative demand for skilled labor, accounting for a large portion of the increase in the skilled labor share of total wages. </w:t>
      </w:r>
    </w:p>
    <w:p w:rsidR="00C33282" w:rsidRPr="00534A84" w:rsidRDefault="00C33282" w:rsidP="003756FE">
      <w:r w:rsidRPr="00534A84">
        <w:fldChar w:fldCharType="begin"/>
      </w:r>
      <w:r w:rsidR="00DE6F78" w:rsidRPr="00534A84">
        <w:instrText xml:space="preserve"> ADDIN ZOTERO_ITEM CSL_CITATION {"citationID":"qkcc9ip30","properties":{"formattedCitation":"(Bedi &amp; Cielik, 2002)","plainCitation":"(Bedi &amp; Cielik, 2002)"},"citationItems":[{"id":187,"uris":["http://zotero.org/users/1061041/items/AHGST3T5"],"uri":["http://zotero.org/users/1061041/items/AHGST3T5"],"itemData":{"id":187,"type":"article-journal","title":"Wages and wage growth in Poland: The role of foreign direct investment","container-title":"Economics of Transition","page":"1–27","volume":"10","issue":"1","abstract":"In recent years Poland has received substantial inflows of foreign direct investment. This paper combines detailed labour market data with industry data from the Polish manufacturing sector to examine the effects of foreign direct investment inflows on wages and wage growth. The empirical evidence we assemble suggests that workers in industries with greater foreign presence enjoy higher wages and higher wage growth. This effect appears to be robust to a variety of empirical approaches, estimation techniques and specification checks.JEL classification: F23, J31, 019, P33.","DOI":"10.1111/1468-0351.00101","shortTitle":"Wages and wage growth in Poland","language":"en","author":[{"family":"Bedi","given":"Arjun S."},{"family":"Cielik","given":"Andrzej"}],"issued":{"year":2002},"accessed":{"year":2012,"month":7,"day":14},"page-first":"1–27"}}],"schema":"https://github.com/citation-style-language/schema/raw/master/csl-citation.json"} </w:instrText>
      </w:r>
      <w:r w:rsidRPr="00534A84">
        <w:fldChar w:fldCharType="separate"/>
      </w:r>
      <w:proofErr w:type="spellStart"/>
      <w:r w:rsidRPr="00534A84">
        <w:t>Bedi</w:t>
      </w:r>
      <w:proofErr w:type="spellEnd"/>
      <w:r w:rsidRPr="00534A84">
        <w:t xml:space="preserve"> &amp; </w:t>
      </w:r>
      <w:proofErr w:type="spellStart"/>
      <w:r w:rsidRPr="00534A84">
        <w:t>Cielik</w:t>
      </w:r>
      <w:proofErr w:type="spellEnd"/>
      <w:r w:rsidRPr="00534A84">
        <w:t xml:space="preserve"> (2002)</w:t>
      </w:r>
      <w:r w:rsidRPr="00534A84">
        <w:fldChar w:fldCharType="end"/>
      </w:r>
      <w:r w:rsidRPr="00534A84">
        <w:t xml:space="preserve"> conclude in their examination of the effect of foreign direct investment on wages in Poland, that their results suggest a positive link between wages and foreign presence in an industry.</w:t>
      </w:r>
    </w:p>
    <w:p w:rsidR="003113C1" w:rsidRPr="00534A84" w:rsidRDefault="00C33282" w:rsidP="003756FE">
      <w:pPr>
        <w:rPr>
          <w:highlight w:val="yellow"/>
        </w:rPr>
      </w:pPr>
      <w:r w:rsidRPr="00534A84">
        <w:t xml:space="preserve">It is often suggested that the positive correlation between foreign direct investment and wages is merely a result of selection. The foreign owned firms tend to require a higher skilled labor force which comes at a higher price. Meaning that the higher wages are merely displaced. In an effort to address this issue </w:t>
      </w:r>
      <w:r w:rsidR="00CE196F" w:rsidRPr="00534A84">
        <w:fldChar w:fldCharType="begin"/>
      </w:r>
      <w:r w:rsidR="00E42840" w:rsidRPr="00534A84">
        <w:instrText xml:space="preserve"> ADDIN ZOTERO_ITEM CSL_CITATION {"citationID":"5ig5f34bc","properties":{"formattedCitation":"{\\rtf (Lipsey &amp; Sj\\uc0\\u246{}holm, 2004)}","plainCitation":"(Lipsey &amp; Sjöholm, 2004)"},"citationItems":[{"id":176,"uris":["http://zotero.org/users/1061041/items/5K7F8BR3"],"uri":["http://zotero.org/users/1061041/items/5K7F8BR3"],"itemData":{"id":176,"type":"article-journal","title":"Foreign direct investment, education and wages in Indonesian manufacturing","container-title":"Journal of Development Economics","page":"415-422","volume":"73","issue":"1","abstract":"This paper examines whether the higher wages paid by foreign-owned manufacturing plants than by domestically owned plants, typical of most countries, represents a higher price for labor. That is, does it reflect a higher price for workers of a given quality, as represented by the level of education? We then ask whether foreign-owned plants pay a higher price for labor given the characteristics of the plants. Foreign-owned firms are found to pay a higher price for labor of a given educational level than domestically owned ones. Only a part of the difference is associated with plant characteristics, rather than ownership.","DOI":"10.1016/j.jdeveco.2002.12.004","author":[{"family":"Lipsey","given":"Robert E."},{"family":"Sjöholm","given":"Fredrik"}],"issued":{"year":2004,"month":2},"accessed":{"year":2012,"month":7,"day":14},"page-first":"415"}}],"schema":"https://github.com/citation-style-language/schema/raw/master/csl-citation.json"} </w:instrText>
      </w:r>
      <w:r w:rsidR="00CE196F" w:rsidRPr="00534A84">
        <w:fldChar w:fldCharType="separate"/>
      </w:r>
      <w:proofErr w:type="spellStart"/>
      <w:r w:rsidR="00CE196F" w:rsidRPr="00534A84">
        <w:t>Lipsey</w:t>
      </w:r>
      <w:proofErr w:type="spellEnd"/>
      <w:r w:rsidR="00CE196F" w:rsidRPr="00534A84">
        <w:t xml:space="preserve"> &amp; </w:t>
      </w:r>
      <w:proofErr w:type="spellStart"/>
      <w:r w:rsidR="00CE196F" w:rsidRPr="00534A84">
        <w:t>Sjöholm</w:t>
      </w:r>
      <w:proofErr w:type="spellEnd"/>
      <w:r w:rsidR="00CE196F" w:rsidRPr="00534A84">
        <w:t xml:space="preserve"> (2004)</w:t>
      </w:r>
      <w:r w:rsidR="00CE196F" w:rsidRPr="00534A84">
        <w:fldChar w:fldCharType="end"/>
      </w:r>
      <w:r w:rsidR="00CE196F" w:rsidRPr="00534A84">
        <w:t xml:space="preserve"> </w:t>
      </w:r>
      <w:r w:rsidR="00E551C7" w:rsidRPr="00534A84">
        <w:t xml:space="preserve">found that foreign-owned plants in Indonesia pay higher wages than do domestically owned plants. Not only because of a bias towards more </w:t>
      </w:r>
      <w:r w:rsidR="00E551C7" w:rsidRPr="00534A84">
        <w:lastRenderedPageBreak/>
        <w:t>educated workers, but because these firms paid a higher price for labor; that is, they paid higher wages for workers of a given education level. They also paid a higher premium for higher education.</w:t>
      </w:r>
      <w:r w:rsidR="0058788A" w:rsidRPr="00534A84">
        <w:t xml:space="preserve"> </w:t>
      </w:r>
      <w:r w:rsidR="00CA621D" w:rsidRPr="00534A84">
        <w:fldChar w:fldCharType="begin"/>
      </w:r>
      <w:r w:rsidR="0058788A" w:rsidRPr="00534A84">
        <w:instrText xml:space="preserve"> ADDIN ZOTERO_ITEM CSL_CITATION {"citationID":"2kurha3fii","properties":{"formattedCitation":"{\\rtf (Lipsey &amp; Sj\\uc0\\u246{}holm, 2003)}","plainCitation":"(Lipsey &amp; Sjöholm, 2003)"},"citationItems":[{"id":182,"uris":["http://zotero.org/users/1061041/items/8CJ23FGG"],"uri":["http://zotero.org/users/1061041/items/8CJ23FGG"],"itemData":{"id":182,"type":"report","title":"Foreign Firms and Indonesian Manufacturing Wages: An Analysis With Panel Data","publisher":"National Bureau of Economic Research","genre":"Working Paper","abstract":"Wages in domestically- owned Indonesian manufacturing plants taken over by foreign firms increased sharply between the year before takeover and two years after takeover, relative to plants remaining in domestic ownership. Blue- collar wage levels in these plants had been less than 10 per cent above and white- collar wages more than 10 per cent below those in their industries a year before takeover. Two years after takeover both were more than 50 per cent above average. Wages in foreign plants taken over by domestic owners tended to rise less than average for their industries, although they remained above the domestic average. Thus, foreign firms did not select particularly high- wage plants to take over and it was foreign takeovers, rather than takeovers in general, that led to large An econometric analysis of the whole panel found that both foreign ownership throughout the period and foreign takeover resulted in higher wages relative to domestically- owned plants. The wage effects for white- collar employees were typically around twice those for blue- collar employees. Foreign takeovers were associated with large increases in blue- collar employment and both foreign and domestic takeovers with declines in white- collar employment. However, the employment changes were not strongly related to the wage changes.","URL":"http://www.nber.org/papers/w9417","number":"9417","shortTitle":"Foreign Firms and Indonesian Manufacturing Wages","author":[{"family":"Lipsey","given":"Robert E."},{"family":"Sjöholm","given":"Fredrik"}],"issued":{"year":2003,"month":1},"accessed":{"year":2012,"month":7,"day":14}}}],"schema":"https://github.com/citation-style-language/schema/raw/master/csl-citation.json"} </w:instrText>
      </w:r>
      <w:r w:rsidR="00CA621D" w:rsidRPr="00534A84">
        <w:fldChar w:fldCharType="separate"/>
      </w:r>
      <w:proofErr w:type="spellStart"/>
      <w:r w:rsidR="0058788A" w:rsidRPr="00534A84">
        <w:t>Lipsey</w:t>
      </w:r>
      <w:proofErr w:type="spellEnd"/>
      <w:r w:rsidR="0058788A" w:rsidRPr="00534A84">
        <w:t xml:space="preserve"> &amp; </w:t>
      </w:r>
      <w:proofErr w:type="spellStart"/>
      <w:r w:rsidR="0058788A" w:rsidRPr="00534A84">
        <w:t>Sjöholm</w:t>
      </w:r>
      <w:proofErr w:type="spellEnd"/>
      <w:r w:rsidR="0058788A" w:rsidRPr="00534A84">
        <w:t xml:space="preserve"> (2003)</w:t>
      </w:r>
      <w:r w:rsidR="00CA621D" w:rsidRPr="00534A84">
        <w:fldChar w:fldCharType="end"/>
      </w:r>
      <w:r w:rsidR="00CA621D" w:rsidRPr="00534A84">
        <w:t xml:space="preserve"> present even more evidence for Indonesia stating that after a foreign takeover of a domestically-owned plant, both blue-collar and white-collar wages rose strongly, in absolute terms and relative to their industries. Whereas takeovers by domestic firms of foreign-owned firms has the opposite effect on wages. This shows that takeovers by foreigners, rather than takeovers in general, produce wage increases.</w:t>
      </w:r>
    </w:p>
    <w:p w:rsidR="00EF3798" w:rsidRPr="00534A84" w:rsidRDefault="003041C1" w:rsidP="003756FE">
      <w:r w:rsidRPr="00534A84">
        <w:t>Why do</w:t>
      </w:r>
      <w:r w:rsidR="00EF3798" w:rsidRPr="00534A84">
        <w:t xml:space="preserve"> the</w:t>
      </w:r>
      <w:r w:rsidRPr="00534A84">
        <w:t>se firms pay</w:t>
      </w:r>
      <w:r w:rsidR="00EF3798" w:rsidRPr="00534A84">
        <w:t xml:space="preserve"> higher prices for labor</w:t>
      </w:r>
      <w:r w:rsidRPr="00534A84">
        <w:t xml:space="preserve"> than domestic firms</w:t>
      </w:r>
      <w:r w:rsidR="00EF3798" w:rsidRPr="00534A84">
        <w:t xml:space="preserve">, </w:t>
      </w:r>
      <w:r w:rsidRPr="00534A84">
        <w:t>by</w:t>
      </w:r>
      <w:r w:rsidR="00EF3798" w:rsidRPr="00534A84">
        <w:t xml:space="preserve"> pay</w:t>
      </w:r>
      <w:r w:rsidRPr="00534A84">
        <w:t>ing</w:t>
      </w:r>
      <w:r w:rsidR="00EF3798" w:rsidRPr="00534A84">
        <w:t xml:space="preserve"> higher wages for workers o</w:t>
      </w:r>
      <w:r w:rsidRPr="00534A84">
        <w:t>f the same quality?</w:t>
      </w:r>
      <w:r w:rsidR="009D63B5" w:rsidRPr="00534A84">
        <w:t xml:space="preserve"> Superior technology of foreign controlled firms compared to same sized indigenous companies could allow them to pay higher wages if the superior technology causes them to reach a higher marginal labor productivity. However it is more likely that the firm would expand the output rather than to opt for higher wages.</w:t>
      </w:r>
      <w:r w:rsidR="00EF3798" w:rsidRPr="00534A84">
        <w:t xml:space="preserve"> </w:t>
      </w:r>
      <w:r w:rsidR="00372731" w:rsidRPr="00534A84">
        <w:t>Different reasons for the higher wages are mentioned. Host-country regulations may force foreign controlled firms to pay higher wages.</w:t>
      </w:r>
      <w:r w:rsidR="00107CB4" w:rsidRPr="00534A84">
        <w:t xml:space="preserve"> According to </w:t>
      </w:r>
      <w:r w:rsidR="00107CB4" w:rsidRPr="00534A84">
        <w:fldChar w:fldCharType="begin"/>
      </w:r>
      <w:r w:rsidR="00DE6F78" w:rsidRPr="00534A84">
        <w:instrText xml:space="preserve"> ADDIN ZOTERO_ITEM CSL_CITATION {"citationID":"1ro90v4gf7","properties":{"formattedCitation":"(Findlay, 1978)","plainCitation":"(Findlay, 1978)"},"citationItems":[{"id":204,"uris":["http://zotero.org/users/1061041/items/5DZV5ZZU"],"uri":["http://zotero.org/users/1061041/items/5DZV5ZZU"],"itemData":{"id":204,"type":"article-journal","title":"Relative Backwardness, Direct Foreign Investment, and the Transfer of Technology: A Simple Dynamic Model","container-title":"The Quarterly Journal of Economics","page":"1-16","volume":"92","issue":"1","DOI":"10.2307/1885996","note":"ArticleType: research-article / Full publication date: Feb., 1978 / Copyright © 1978 Oxford University Press","shortTitle":"Relative Backwardness, Direct Foreign Investment, and the Transfer of Technology","author":[{"family":"Findlay","given":"Ronald"}],"issued":{"year":1978,"month":2,"day":1},"accessed":{"year":2012,"month":7,"day":16},"page-first":"1"}}],"schema":"https://github.com/citation-style-language/schema/raw/master/csl-citation.json"} </w:instrText>
      </w:r>
      <w:r w:rsidR="00107CB4" w:rsidRPr="00534A84">
        <w:fldChar w:fldCharType="separate"/>
      </w:r>
      <w:r w:rsidR="00107CB4" w:rsidRPr="00534A84">
        <w:t>Findlay (1978)</w:t>
      </w:r>
      <w:r w:rsidR="00107CB4" w:rsidRPr="00534A84">
        <w:fldChar w:fldCharType="end"/>
      </w:r>
      <w:r w:rsidR="00107CB4" w:rsidRPr="00534A84">
        <w:t xml:space="preserve"> “we shall assume, quite realistically” that the foreign sector pays a wage higher than the domestic sector for labor of the same quality, </w:t>
      </w:r>
      <w:r w:rsidR="00EF3798" w:rsidRPr="00534A84">
        <w:t>for purposes of good publ</w:t>
      </w:r>
      <w:r w:rsidR="00107CB4" w:rsidRPr="00534A84">
        <w:t>ic relations.</w:t>
      </w:r>
      <w:r w:rsidR="00EF3798" w:rsidRPr="00534A84">
        <w:t xml:space="preserve"> </w:t>
      </w:r>
      <w:r w:rsidR="00372731" w:rsidRPr="00534A84">
        <w:t xml:space="preserve">A disfavor for foreign-owned firms of preference for local firms amongst workers could exist, causing the foreign owned company to have to compensate with higher wages for this preference. Employee turnover can be detrimental for </w:t>
      </w:r>
      <w:r w:rsidR="00FC5B7A" w:rsidRPr="00534A84">
        <w:t>foreign-owned firms because it might mean that their proprietary technology leaks out to domestic competitors, paying higher wages might reduce the worker turnover. Foreign firms might have more difficulty to attract the better employees, because of an insufficient understanding of the local labor market. In contrast to that of indigenous firms who are more abled in attracting the better workers. To compensate the foreign firms would offer higher wages.</w:t>
      </w:r>
      <w:r w:rsidR="00EF3798" w:rsidRPr="00534A84">
        <w:t xml:space="preserve"> </w:t>
      </w:r>
      <w:r w:rsidR="00124B42" w:rsidRPr="00534A84">
        <w:fldChar w:fldCharType="begin"/>
      </w:r>
      <w:r w:rsidR="00CA621D" w:rsidRPr="00534A84">
        <w:instrText xml:space="preserve"> ADDIN ZOTERO_ITEM CSL_CITATION {"citationID":"2dqa0j5o8q","properties":{"formattedCitation":"(Lipsey, 2002)","plainCitation":"(Lipsey, 2002)"},"citationItems":[{"id":119,"uris":["http://zotero.org/users/1061041/items/6M9WHTIS"],"uri":["http://zotero.org/users/1061041/items/6M9WHTIS"],"itemData":{"id":119,"type":"book","title":"Home and host country effects of FDI","publisher":"National Bureau of Economic Research","publisher-place":"Cambridge, MA.","event-place":"Cambridge, MA.","language":"English","author":[{"family":"Lipsey","given":"Robert E."}],"issued":{"year":2002}}}],"schema":"https://github.com/citation-style-language/schema/raw/master/csl-citation.json"} </w:instrText>
      </w:r>
      <w:r w:rsidR="00124B42" w:rsidRPr="00534A84">
        <w:fldChar w:fldCharType="separate"/>
      </w:r>
      <w:r w:rsidR="00124B42" w:rsidRPr="00534A84">
        <w:t>(</w:t>
      </w:r>
      <w:proofErr w:type="spellStart"/>
      <w:r w:rsidR="00124B42" w:rsidRPr="00534A84">
        <w:t>Lipsey</w:t>
      </w:r>
      <w:proofErr w:type="spellEnd"/>
      <w:r w:rsidR="00124B42" w:rsidRPr="00534A84">
        <w:t>, 2002)</w:t>
      </w:r>
      <w:r w:rsidR="00124B42" w:rsidRPr="00534A84">
        <w:fldChar w:fldCharType="end"/>
      </w:r>
    </w:p>
    <w:p w:rsidR="00B7033F" w:rsidRPr="00534A84" w:rsidRDefault="00B7033F" w:rsidP="003756FE">
      <w:r w:rsidRPr="00534A84">
        <w:t>Since the literature strongly suggests both theoretically as empirically that foreign firms pay higher wages it</w:t>
      </w:r>
      <w:r w:rsidR="00C33282" w:rsidRPr="00534A84">
        <w:t xml:space="preserve"> is</w:t>
      </w:r>
      <w:r w:rsidRPr="00534A84">
        <w:t xml:space="preserve"> interesting to see whether or not these wages spill over to domestic firms or raise the average wage level of an industry or region. </w:t>
      </w:r>
      <w:r w:rsidR="00266349" w:rsidRPr="00534A84">
        <w:t xml:space="preserve">The research on wage spillovers caused by foreign direct investment however is still scarce, </w:t>
      </w:r>
      <w:r w:rsidR="00266349" w:rsidRPr="00534A84">
        <w:fldChar w:fldCharType="begin"/>
      </w:r>
      <w:r w:rsidR="00F85886" w:rsidRPr="00534A84">
        <w:instrText xml:space="preserve"> ADDIN ZOTERO_ITEM CSL_CITATION {"citationID":"1olrihajq7","properties":{"formattedCitation":"{\\rtf (G\\uc0\\u246{}rg &amp; Greenway, 2001)}","plainCitation":"(Görg &amp; Greenway, 2001)","dontUpdate":true},"citationItems":[{"id":262,"uris":["http://zotero.org/users/1061041/items/UAPBDFRT"],"uri":["http://zotero.org/users/1061041/items/UAPBDFRT"],"itemData":{"id":262,"type":"book","title":"Foreign direct investment and intra-industry spillovers: a review of the literature","publisher":"GEP","URL":"http://www.econstor.eu/dspace/bitstream/10419/2709/1/343806371.pdf","shortTitle":"Foreign direct investment and intra-industry spillovers","author":[{"family":"Görg","given":"Holger"},{"family":"Greenaway","given":"David"}],"issued":{"year":2001},"accessed":{"year":2012,"month":7,"day":18}}}],"schema":"https://github.com/citation-style-language/schema/raw/master/csl-citation.json"} </w:instrText>
      </w:r>
      <w:r w:rsidR="00266349" w:rsidRPr="00534A84">
        <w:fldChar w:fldCharType="separate"/>
      </w:r>
      <w:proofErr w:type="spellStart"/>
      <w:r w:rsidR="00266349" w:rsidRPr="00534A84">
        <w:t>Görg</w:t>
      </w:r>
      <w:proofErr w:type="spellEnd"/>
      <w:r w:rsidR="00266349" w:rsidRPr="00534A84">
        <w:t xml:space="preserve"> &amp; Green</w:t>
      </w:r>
      <w:r w:rsidR="0003644F" w:rsidRPr="00534A84">
        <w:t>a</w:t>
      </w:r>
      <w:r w:rsidR="00266349" w:rsidRPr="00534A84">
        <w:t>way (2001)</w:t>
      </w:r>
      <w:r w:rsidR="00266349" w:rsidRPr="00534A84">
        <w:fldChar w:fldCharType="end"/>
      </w:r>
      <w:r w:rsidR="00266349" w:rsidRPr="00534A84">
        <w:t xml:space="preserve"> suspect this is “perhaps due to the higher data requirements that have to be fulfilled in order to estimate the determinants of wages.” Though some research has been performed.</w:t>
      </w:r>
    </w:p>
    <w:p w:rsidR="00694D5A" w:rsidRPr="00534A84" w:rsidRDefault="000D719E" w:rsidP="003756FE">
      <w:r w:rsidRPr="00534A84">
        <w:lastRenderedPageBreak/>
        <w:fldChar w:fldCharType="begin"/>
      </w:r>
      <w:r w:rsidR="00DE6F78" w:rsidRPr="00534A84">
        <w:instrText xml:space="preserve"> ADDIN ZOTERO_ITEM CSL_CITATION {"citationID":"2hl9raoov2","properties":{"formattedCitation":"(Aitken et al., 1996)","plainCitation":"(Aitken et al., 1996)"},"citationItems":[{"id":179,"uris":["http://zotero.org/users/1061041/items/8NRBM7WG"],"uri":["http://zotero.org/users/1061041/items/8NRBM7WG"],"itemData":{"id":179,"type":"article-journal","title":"Wages and foreign ownership A comparative study of Mexico, Venezuela, and the United States","container-title":"Journal of International Economics","page":"345-371","volume":"40","issue":"3–4","abstract":"This paper explores the relationship between wages and foreign investment in Mexico, Venezuela, and the United States. Despite very different economic conditions and levels of development, we find one fact that is robust across all three countries: higher levels of foreign investment are associated with higher wages. However, in Mexico and Venezuela, foreign investment is associated with higher wages only for foreign-owned firms — there is no evidence of wage spillovers leading to higher wages for domestic firms. The lack of spillovers in Mexico and Venezuela is consistent with significant wage differentials between foreign and domestic enterprises. In the United States, where the evidence suggests some wage spillovers from foreign to domestic enterprises, wage differentials are smaller.","DOI":"10.1016/0022-1996(95)01410-1","author":[{"family":"Aitken","given":"Brian"},{"family":"Harrison","given":"Ann"},{"family":"Lipsey","given":"Robert E."}],"issued":{"year":1996,"month":5},"accessed":{"year":2012,"month":7,"day":14},"page-first":"345"}}],"schema":"https://github.com/citation-style-language/schema/raw/master/csl-citation.json"} </w:instrText>
      </w:r>
      <w:r w:rsidRPr="00534A84">
        <w:fldChar w:fldCharType="separate"/>
      </w:r>
      <w:r w:rsidRPr="00534A84">
        <w:t>Aitken et al. (1996)</w:t>
      </w:r>
      <w:r w:rsidRPr="00534A84">
        <w:fldChar w:fldCharType="end"/>
      </w:r>
      <w:r w:rsidR="004569CD" w:rsidRPr="00534A84">
        <w:t xml:space="preserve"> found that </w:t>
      </w:r>
      <w:r w:rsidRPr="00534A84">
        <w:t xml:space="preserve">there was evidence in favor of wage spillovers in the United States leading to higher wages in domestic firms, however not in Mexico and Venezuela. </w:t>
      </w:r>
      <w:r w:rsidR="004569CD" w:rsidRPr="00534A84">
        <w:t>Wage spillovers were also visible</w:t>
      </w:r>
      <w:r w:rsidR="000C611D" w:rsidRPr="00534A84">
        <w:t xml:space="preserve"> in</w:t>
      </w:r>
      <w:r w:rsidR="004569CD" w:rsidRPr="00534A84">
        <w:t xml:space="preserve"> Indonesian </w:t>
      </w:r>
      <w:r w:rsidR="00B26527" w:rsidRPr="00534A84">
        <w:t xml:space="preserve">manufacturing plants in 1996 </w:t>
      </w:r>
      <w:r w:rsidR="004569CD" w:rsidRPr="00534A84">
        <w:t xml:space="preserve">according to research by </w:t>
      </w:r>
      <w:r w:rsidRPr="00534A84">
        <w:fldChar w:fldCharType="begin"/>
      </w:r>
      <w:r w:rsidR="0058788A" w:rsidRPr="00534A84">
        <w:instrText xml:space="preserve"> ADDIN ZOTERO_ITEM CSL_CITATION {"citationID":"6u3cnegj0","properties":{"formattedCitation":"{\\rtf (Lipsey &amp; Sj\\uc0\\u246{}holm, 2001)}","plainCitation":"(Lipsey &amp; Sjöholm, 2001)"},"citationItems":[{"id":257,"uris":["http://zotero.org/users/1061041/items/J9ADUAIT"],"uri":["http://zotero.org/users/1061041/items/J9ADUAIT"],"itemData":{"id":257,"type":"report","title":"Foreign Direct Investment and Wages in Indonesian Manufacturing","publisher":"National Bureau of Economic Research","genre":"Working Paper","abstract":"This paper asks two types of questions. One is about the behavior of foreign-owned firms in Indonesian labor markets and the other is about the effect of the presence of foreign-owned firms on Indonesian wages. We ask first whether foreign-owned plants pay a higher price for labor, that is, more than locally-owned plants for workers of a given quality, as we can measure it. We then ask whether foreign-owned plants pay a higher price for labor given the characteristics of the plants such as their size, industry, and location. The answer is that foreign firms do pay a higher price, and even a higher price given their plant characteristics. The second set of questions is whether a larger presence of foreign-owned plants results in higher wages in locally-owned plants and overall. Higher foreign presence leads to higher wages in locally-owned plants. Since the foreign plants also pay higher wages than locally-owned ones, the two factors together mean that higher foreign presence raises the general wage level in a province and industry.","URL":"http://www.nber.org/papers/w8299","number":"8299","author":[{"family":"Lipsey","given":"Robert E."},{"family":"Sjöholm","given":"Fredrik"}],"issued":{"year":2001,"month":5},"accessed":{"year":2012,"month":7,"day":18}}}],"schema":"https://github.com/citation-style-language/schema/raw/master/csl-citation.json"} </w:instrText>
      </w:r>
      <w:r w:rsidRPr="00534A84">
        <w:fldChar w:fldCharType="separate"/>
      </w:r>
      <w:proofErr w:type="spellStart"/>
      <w:r w:rsidR="0058788A" w:rsidRPr="00534A84">
        <w:t>Lipsey</w:t>
      </w:r>
      <w:proofErr w:type="spellEnd"/>
      <w:r w:rsidR="0058788A" w:rsidRPr="00534A84">
        <w:t xml:space="preserve"> &amp; </w:t>
      </w:r>
      <w:proofErr w:type="spellStart"/>
      <w:r w:rsidR="0058788A" w:rsidRPr="00534A84">
        <w:t>Sjöholm</w:t>
      </w:r>
      <w:proofErr w:type="spellEnd"/>
      <w:r w:rsidR="0058788A" w:rsidRPr="00534A84">
        <w:t xml:space="preserve"> (2001)</w:t>
      </w:r>
      <w:r w:rsidRPr="00534A84">
        <w:fldChar w:fldCharType="end"/>
      </w:r>
      <w:r w:rsidR="004569CD" w:rsidRPr="00534A84">
        <w:t xml:space="preserve"> using cross-section data.</w:t>
      </w:r>
      <w:r w:rsidR="00B26527" w:rsidRPr="00534A84">
        <w:t xml:space="preserve"> </w:t>
      </w:r>
      <w:r w:rsidR="00E7146D" w:rsidRPr="00534A84">
        <w:fldChar w:fldCharType="begin"/>
      </w:r>
      <w:r w:rsidR="00EE6E1A" w:rsidRPr="00534A84">
        <w:instrText xml:space="preserve"> ADDIN ZOTERO_ITEM CSL_CITATION {"citationID":"1fre3mdu3k","properties":{"formattedCitation":"(Driffield, 1999)","plainCitation":"(Driffield, 1999)"},"citationItems":[{"id":98,"uris":["http://zotero.org/users/1061041/items/3RZ88AJM"],"uri":["http://zotero.org/users/1061041/items/3RZ88AJM"],"itemData":{"id":98,"type":"article-journal","title":"Indirect Employment Effects of Foreign Direct Investment into the UK","container-title":"Bulletin of Economic Research","page":"207–222","volume":"51","issue":"3","abstract":"This paper examines some of the employment consequences, broadly defined, associated with foreign inward investment. A foreign firm entering an industry in the UK will have a degree of firm-specific advantage over the incumbent firms. This advantage is assumed to manifest itself in terms of a productivity differential over the domestic sector. As such, foreign entry will create factor market disequilibrium in the domestic sector. It is shown that such investment generates ‘employment substitution’ away from UK firms, equivalent to approximately one–fifth of all the jobs created by inward investment.","DOI":"10.1111/1467-8586.00079","language":"en","author":[{"family":"Driffield","given":"Nigel L"}],"issued":{"year":1999},"accessed":{"year":2012,"month":7,"day":5},"page-first":"207–222"}}],"schema":"https://github.com/citation-style-language/schema/raw/master/csl-citation.json"} </w:instrText>
      </w:r>
      <w:r w:rsidR="00E7146D" w:rsidRPr="00534A84">
        <w:fldChar w:fldCharType="separate"/>
      </w:r>
      <w:proofErr w:type="spellStart"/>
      <w:r w:rsidR="00E7146D" w:rsidRPr="00534A84">
        <w:t>Driffield</w:t>
      </w:r>
      <w:proofErr w:type="spellEnd"/>
      <w:r w:rsidR="00E7146D" w:rsidRPr="00534A84">
        <w:t xml:space="preserve"> (1999)</w:t>
      </w:r>
      <w:r w:rsidR="00E7146D" w:rsidRPr="00534A84">
        <w:fldChar w:fldCharType="end"/>
      </w:r>
      <w:r w:rsidR="00E7146D" w:rsidRPr="00534A84">
        <w:t xml:space="preserve"> </w:t>
      </w:r>
      <w:r w:rsidR="00694D5A" w:rsidRPr="00534A84">
        <w:t xml:space="preserve">examines some of the consequences for employment in the UK of inward investment, amongst them is the effect on wages. </w:t>
      </w:r>
      <w:r w:rsidR="00172659" w:rsidRPr="00534A84">
        <w:t xml:space="preserve">The results suggest </w:t>
      </w:r>
      <w:r w:rsidR="00694D5A" w:rsidRPr="00534A84">
        <w:t>that 33% of the increase in wages paid by UK manufacturing over the examined period was because of inward investors paying higher wages and therefore also raising the wages paid by incumbent firms.</w:t>
      </w:r>
      <w:r w:rsidR="008F5AA2" w:rsidRPr="00534A84">
        <w:t xml:space="preserve"> </w:t>
      </w:r>
      <w:r w:rsidR="008F5AA2" w:rsidRPr="00534A84">
        <w:fldChar w:fldCharType="begin"/>
      </w:r>
      <w:r w:rsidR="00DE6F78" w:rsidRPr="00534A84">
        <w:instrText xml:space="preserve"> ADDIN ZOTERO_ITEM CSL_CITATION {"citationID":"8i85vpkh9","properties":{"formattedCitation":"(Figlio &amp; Blonigen, 1999)","plainCitation":"(Figlio &amp; Blonigen, 1999)"},"citationItems":[{"id":264,"uris":["http://zotero.org/users/1061041/items/IJV3IK9N"],"uri":["http://zotero.org/users/1061041/items/IJV3IK9N"],"itemData":{"id":264,"type":"report","title":"The Effects of Direct Foreign Investment on Local Communities","publisher":"National Bureau of Economic Research","genre":"Working Paper","abstract":"The large increase in direct foreign investment (DFI) into the United States in the late 1980s has generated considerable research on why these flows occurred and where these foreign firms located. However, very little has been done to evaluate the impact these foreign firms have on the local communities in which they locate. As a first step in addressing this topic, we use detailed county-level panel data from South Carolina across 5 year intervals from 1980 through 1995 to investigate the effect of foreign manufacturing firms on local labor markets and on the level and distribution of local government budgets. We find that manufacturing employment by foreign firms has a substantial impact on industry wages and county budgets which is significantly different from domestic manufacturing employment. With respect to wages, we find that while increased manufacturing employment generally increases county wages in an average two-digit industry, this effect is more than seven times larger when the employment growth comes from a foreign firm, rather than a domestic one. On the budget side, we find that foreign employment leads to larger declines in per capita revenues and expenditures at the county level, and to significant redistribution of county expenditures away from public school funding and toward transportation and public safety.","URL":"http://www.nber.org/papers/w7274","number":"7274","author":[{"family":"Figlio","given":"David N."},{"family":"Blonigen","given":"Bruce A."}],"issued":{"year":1999,"month":7},"accessed":{"year":2012,"month":7,"day":19}}}],"schema":"https://github.com/citation-style-language/schema/raw/master/csl-citation.json"} </w:instrText>
      </w:r>
      <w:r w:rsidR="008F5AA2" w:rsidRPr="00534A84">
        <w:fldChar w:fldCharType="separate"/>
      </w:r>
      <w:proofErr w:type="spellStart"/>
      <w:r w:rsidR="008F5AA2" w:rsidRPr="00534A84">
        <w:t>Figlio</w:t>
      </w:r>
      <w:proofErr w:type="spellEnd"/>
      <w:r w:rsidR="008F5AA2" w:rsidRPr="00534A84">
        <w:t xml:space="preserve"> &amp; </w:t>
      </w:r>
      <w:proofErr w:type="spellStart"/>
      <w:r w:rsidR="008F5AA2" w:rsidRPr="00534A84">
        <w:t>Blonigen</w:t>
      </w:r>
      <w:proofErr w:type="spellEnd"/>
      <w:r w:rsidR="008F5AA2" w:rsidRPr="00534A84">
        <w:t xml:space="preserve"> (1999)</w:t>
      </w:r>
      <w:r w:rsidR="008F5AA2" w:rsidRPr="00534A84">
        <w:fldChar w:fldCharType="end"/>
      </w:r>
      <w:r w:rsidR="008F5AA2" w:rsidRPr="00534A84">
        <w:t xml:space="preserve"> analyzed data on foreign and direct investment across industries and counties and over time in South Carolina, and found that foreign firms tend to significantly raise wages. Their results are not able to identify however </w:t>
      </w:r>
      <w:r w:rsidR="00D43CE0" w:rsidRPr="00534A84">
        <w:t>an</w:t>
      </w:r>
      <w:r w:rsidR="008F5AA2" w:rsidRPr="00534A84">
        <w:t xml:space="preserve"> explanation of the rise in wages. However they do note that the within-industry raise in wages is from such a level that based on earlier work by </w:t>
      </w:r>
      <w:r w:rsidR="008F5AA2" w:rsidRPr="00534A84">
        <w:fldChar w:fldCharType="begin"/>
      </w:r>
      <w:r w:rsidR="00DE6F78" w:rsidRPr="00534A84">
        <w:instrText xml:space="preserve"> ADDIN ZOTERO_ITEM CSL_CITATION {"citationID":"1qs9avp5po","properties":{"formattedCitation":"(Howenstine &amp; Zeile, 1994)","plainCitation":"(Howenstine &amp; Zeile, 1994)"},"citationItems":[{"id":266,"uris":["http://zotero.org/users/1061041/items/AE7ET5MZ"],"uri":["http://zotero.org/users/1061041/items/AE7ET5MZ"],"itemData":{"id":266,"type":"article-journal","title":"Characteristics of foreign-owned US manufacturing establishments","container-title":"Survey of Current Business","page":"34–59","volume":"74","issue":"1","author":[{"family":"Howenstine","given":"N. G"},{"family":"Zeile","given":"W. J"}],"issued":{"year":1994},"accessed":{"year":2012,"month":7,"day":19},"page-first":"34–59"}}],"schema":"https://github.com/citation-style-language/schema/raw/master/csl-citation.json"} </w:instrText>
      </w:r>
      <w:r w:rsidR="008F5AA2" w:rsidRPr="00534A84">
        <w:fldChar w:fldCharType="separate"/>
      </w:r>
      <w:proofErr w:type="spellStart"/>
      <w:r w:rsidR="008F5AA2" w:rsidRPr="00534A84">
        <w:t>Howenstine</w:t>
      </w:r>
      <w:proofErr w:type="spellEnd"/>
      <w:r w:rsidR="008F5AA2" w:rsidRPr="00534A84">
        <w:t xml:space="preserve"> &amp; </w:t>
      </w:r>
      <w:proofErr w:type="spellStart"/>
      <w:r w:rsidR="008F5AA2" w:rsidRPr="00534A84">
        <w:t>Zeile</w:t>
      </w:r>
      <w:proofErr w:type="spellEnd"/>
      <w:r w:rsidR="008F5AA2" w:rsidRPr="00534A84">
        <w:t xml:space="preserve"> (1994)</w:t>
      </w:r>
      <w:r w:rsidR="008F5AA2" w:rsidRPr="00534A84">
        <w:fldChar w:fldCharType="end"/>
      </w:r>
      <w:r w:rsidR="008F5AA2" w:rsidRPr="00534A84">
        <w:t xml:space="preserve"> they find it very hard to preclude any form of wage spillovers.</w:t>
      </w:r>
      <w:r w:rsidR="00D43CE0" w:rsidRPr="00534A84">
        <w:t xml:space="preserve"> </w:t>
      </w:r>
      <w:r w:rsidR="00D43CE0" w:rsidRPr="00534A84">
        <w:fldChar w:fldCharType="begin"/>
      </w:r>
      <w:r w:rsidR="00D43CE0" w:rsidRPr="00534A84">
        <w:instrText xml:space="preserve"> ADDIN ZOTERO_ITEM CSL_CITATION {"citationID":"23ugskudr","properties":{"formattedCitation":"{\\rtf (Lipsey &amp; Sj\\uc0\\u246{}holm, 2005)}","plainCitation":"(Lipsey &amp; Sjöholm, 2005)"},"citationItems":[{"id":270,"uris":["http://zotero.org/users/1061041/items/2929QJFX"],"uri":["http://zotero.org/users/1061041/items/2929QJFX"],"itemData":{"id":270,"type":"article-journal","title":"The Impact of Inward FDI on Host Countries: Why Such Different Answers?","container-title":"Does foreign direct investment promote development","page":"23–43","shortTitle":"The impact of inward FDI on host countries","author":[{"family":"Lipsey","given":"Robert E."},{"family":"Sjöholm","given":"Fredrik"}],"issued":{"year":2005},"accessed":{"year":2012,"month":7,"day":19},"page-first":"23–43"}}],"schema":"https://github.com/citation-style-language/schema/raw/master/csl-citation.json"} </w:instrText>
      </w:r>
      <w:r w:rsidR="00D43CE0" w:rsidRPr="00534A84">
        <w:fldChar w:fldCharType="separate"/>
      </w:r>
      <w:proofErr w:type="spellStart"/>
      <w:r w:rsidR="00D43CE0" w:rsidRPr="00534A84">
        <w:t>Lipsey</w:t>
      </w:r>
      <w:proofErr w:type="spellEnd"/>
      <w:r w:rsidR="00D43CE0" w:rsidRPr="00534A84">
        <w:t xml:space="preserve"> &amp; </w:t>
      </w:r>
      <w:proofErr w:type="spellStart"/>
      <w:r w:rsidR="00D43CE0" w:rsidRPr="00534A84">
        <w:t>Sjö</w:t>
      </w:r>
      <w:r w:rsidR="007028FF" w:rsidRPr="00534A84">
        <w:t>holm</w:t>
      </w:r>
      <w:proofErr w:type="spellEnd"/>
      <w:r w:rsidR="00D43CE0" w:rsidRPr="00534A84">
        <w:t xml:space="preserve"> </w:t>
      </w:r>
      <w:r w:rsidR="007028FF" w:rsidRPr="00534A84">
        <w:t>(</w:t>
      </w:r>
      <w:r w:rsidR="00D43CE0" w:rsidRPr="00534A84">
        <w:t>2005)</w:t>
      </w:r>
      <w:r w:rsidR="00D43CE0" w:rsidRPr="00534A84">
        <w:fldChar w:fldCharType="end"/>
      </w:r>
      <w:r w:rsidR="00D43CE0" w:rsidRPr="00534A84">
        <w:t xml:space="preserve"> </w:t>
      </w:r>
      <w:r w:rsidR="007028FF" w:rsidRPr="00534A84">
        <w:t xml:space="preserve">give their own overview of the literature concerning wage spillovers and establish that most of the evidence of positive wage spillovers is found in developed countries. </w:t>
      </w:r>
      <w:r w:rsidR="00EA00D1" w:rsidRPr="00534A84">
        <w:t>The lack of evidence for positive spillovers</w:t>
      </w:r>
      <w:r w:rsidR="00D44BEA" w:rsidRPr="00534A84">
        <w:t xml:space="preserve">, </w:t>
      </w:r>
      <w:r w:rsidR="00EA00D1" w:rsidRPr="00534A84">
        <w:t xml:space="preserve">or even indications of negative spillovers, in developing countries they argue might be caused by a large gap between foreign and domestic owned firms. Or differences in labor markets conditions. </w:t>
      </w:r>
    </w:p>
    <w:p w:rsidR="00EC227B" w:rsidRPr="00534A84" w:rsidRDefault="00AB3C68" w:rsidP="003756FE">
      <w:pPr>
        <w:pStyle w:val="Kop2"/>
      </w:pPr>
      <w:bookmarkStart w:id="56" w:name="_Toc330649097"/>
      <w:bookmarkStart w:id="57" w:name="_Toc332827579"/>
      <w:bookmarkStart w:id="58" w:name="_Toc332904758"/>
      <w:r w:rsidRPr="00534A84">
        <w:t>Productivity</w:t>
      </w:r>
      <w:bookmarkEnd w:id="56"/>
      <w:bookmarkEnd w:id="57"/>
      <w:bookmarkEnd w:id="58"/>
    </w:p>
    <w:p w:rsidR="00057110" w:rsidRPr="00534A84" w:rsidRDefault="00A830DB" w:rsidP="003756FE">
      <w:r w:rsidRPr="00534A84">
        <w:t xml:space="preserve">Productivity </w:t>
      </w:r>
      <w:r w:rsidR="004C445E" w:rsidRPr="00534A84">
        <w:t xml:space="preserve">in the host country can be raised by </w:t>
      </w:r>
      <w:r w:rsidRPr="00534A84">
        <w:t>foreign direct investment through a number of different channels.</w:t>
      </w:r>
      <w:r w:rsidR="000D3FE7" w:rsidRPr="00534A84">
        <w:t xml:space="preserve"> First and foremost through their own productivity. According to </w:t>
      </w:r>
      <w:r w:rsidR="000D3FE7" w:rsidRPr="00534A84">
        <w:fldChar w:fldCharType="begin"/>
      </w:r>
      <w:r w:rsidR="00DE6F78" w:rsidRPr="00534A84">
        <w:instrText xml:space="preserve"> ADDIN ZOTERO_ITEM CSL_CITATION {"citationID":"1rtdbumu9g","properties":{"formattedCitation":"(Hymer, 1960)","plainCitation":"(Hymer, 1960)"},"citationItems":[{"id":301,"uris":["http://zotero.org/users/1061041/items/HHSAD55P"],"uri":["http://zotero.org/users/1061041/items/HHSAD55P"],"itemData":{"id":301,"type":"book","title":"The international operations of national firms: A study of direct foreign investment","publisher":"Massachusetts Institute of Technology.","volume":"14","URL":"http://teaching.ust.hk/~mgto650p/meyer/readings/1/01_Hymer.pdf","shortTitle":"The international operations of national firms","author":[{"family":"Hymer","given":"S."}],"issued":{"year":1960},"accessed":{"year":2012,"month":7,"day":20}}}],"schema":"https://github.com/citation-style-language/schema/raw/master/csl-citation.json"} </w:instrText>
      </w:r>
      <w:r w:rsidR="000D3FE7" w:rsidRPr="00534A84">
        <w:fldChar w:fldCharType="separate"/>
      </w:r>
      <w:proofErr w:type="spellStart"/>
      <w:r w:rsidR="000D3FE7" w:rsidRPr="00534A84">
        <w:t>Hymer</w:t>
      </w:r>
      <w:proofErr w:type="spellEnd"/>
      <w:r w:rsidR="000D3FE7" w:rsidRPr="00534A84">
        <w:t xml:space="preserve"> </w:t>
      </w:r>
      <w:r w:rsidR="00382D4F" w:rsidRPr="00534A84">
        <w:t>(</w:t>
      </w:r>
      <w:r w:rsidR="000D3FE7" w:rsidRPr="00534A84">
        <w:t>1960)</w:t>
      </w:r>
      <w:r w:rsidR="000D3FE7" w:rsidRPr="00534A84">
        <w:fldChar w:fldCharType="end"/>
      </w:r>
      <w:r w:rsidR="000D3FE7" w:rsidRPr="00534A84">
        <w:t xml:space="preserve"> </w:t>
      </w:r>
      <w:r w:rsidR="00382D4F" w:rsidRPr="00534A84">
        <w:t>foreign firms are required to have some advantages that allow them to overcome the additional costs of becoming a multinational.</w:t>
      </w:r>
      <w:r w:rsidR="004C445E" w:rsidRPr="00534A84">
        <w:t xml:space="preserve"> Since foreign direct investment often populates industries with a high threshold for entry it may pare down m</w:t>
      </w:r>
      <w:r w:rsidR="00D45E0F" w:rsidRPr="00534A84">
        <w:t xml:space="preserve">onopolistic distortions, leading to higher productivity by improving their allocation. </w:t>
      </w:r>
      <w:r w:rsidR="00A54E56" w:rsidRPr="00534A84">
        <w:t>There can be movement of highly skilled employees from the foreign firms to domestic firms, improving the efficiency of indigenous firms. ‘Demonstration effects’ may occur, where domestic firms learn from foreign owned firms or copy utilized technologies. Furthermore an increase in competition by multinational entry</w:t>
      </w:r>
      <w:r w:rsidR="00C05ACD" w:rsidRPr="00534A84">
        <w:t xml:space="preserve"> may force the domestic firms to become more productive by </w:t>
      </w:r>
      <w:r w:rsidR="00A54E56" w:rsidRPr="00534A84">
        <w:t xml:space="preserve">raising the efficiency of their resource usage or </w:t>
      </w:r>
      <w:r w:rsidR="00C05ACD" w:rsidRPr="00534A84">
        <w:t>updat</w:t>
      </w:r>
      <w:r w:rsidR="00A54E56" w:rsidRPr="00534A84">
        <w:t>e</w:t>
      </w:r>
      <w:r w:rsidR="00C05ACD" w:rsidRPr="00534A84">
        <w:t xml:space="preserve"> their technologies and techniques, which is referred to as the c</w:t>
      </w:r>
      <w:r w:rsidR="00057110" w:rsidRPr="00534A84">
        <w:t>ompetition effect</w:t>
      </w:r>
      <w:r w:rsidR="00C05ACD" w:rsidRPr="00534A84">
        <w:t>.</w:t>
      </w:r>
      <w:r w:rsidR="00A54E56" w:rsidRPr="00534A84">
        <w:t xml:space="preserve"> </w:t>
      </w:r>
      <w:r w:rsidR="00A4282D" w:rsidRPr="00534A84">
        <w:t xml:space="preserve">The competitive pressure from multinational firms may even force out the inefficient local firms, further raising the average productivity. </w:t>
      </w:r>
      <w:r w:rsidR="00A54E56" w:rsidRPr="00534A84">
        <w:fldChar w:fldCharType="begin"/>
      </w:r>
      <w:r w:rsidR="00DE6F78" w:rsidRPr="00534A84">
        <w:instrText xml:space="preserve"> ADDIN ZOTERO_ITEM CSL_CITATION {"citationID":"m5HV9zmE","properties":{"formattedCitation":"{\\rtf (Blomstr\\uc0\\u246{}m &amp; Kokko, 1998; Blomstr\\uc0\\u246{}m &amp; Wolff, 1994; Caves, 1974; Girma, G\\uc0\\u246{}rg, &amp; Pisu, 2008; Girma, Greenaway, &amp; Wakelin, 2001; G\\uc0\\u246{}rg &amp; Strobl, 2001; Javorcik, 2004)}","plainCitation":"(Blomström &amp; Kokko, 1998; Blomström &amp; Wolff, 1994; Caves, 1974; Girma, Görg, &amp; Pisu, 2008; Girma, Greenaway, &amp; Wakelin, 2001; Görg &amp; Strobl, 2001; Javorcik, 2004)"},"citationItems":[{"id":278,"uris":["http://zotero.org/users/1061041/items/CT5NSVZT"],"uri":["http://zotero.org/users/1061041/items/CT5NSVZT"],"itemData":{"id":278,"type":"article-journal","title":"Multinational Corporations and Spillovers","container-title":"Journal of Economic Surveys","page":"247–277","volume":"12","issue":"3","abstract":"This paper examines spillover effects of the activities of multinational firms. Such effects are most likely to be found in host countries, where the operations of foreign multinationals may influence local firms in the MNCs own industry as well as firms in other industries. However, there is no comprehensive evidence on the exact nature or magnitude of these effects, although it is suggested that host country spillovers vary systematically between countries and industries. In particular, the positive effects of foreign investment are likely to increase with the level of local capability and competition. The spillovers to the home countries of MNCs are often more difficult to identify, for various reasons. Earlier studies suggest that the effects are generally positive, but the increasing international division of labor within multinationals complicates the analysis. The impact on the home country is likely to depend on what activities these firms concentrate at home.","DOI":"10.1111/1467-6419.00056","language":"en","author":[{"family":"Blomström","given":"Magnus"},{"family":"Kokko","given":"Ari"}],"issued":{"year":1998},"accessed":{"year":2012,"month":7,"day":20},"page-first":"247–277"}},{"id":291,"uris":["http://zotero.org/users/1061041/items/W32WMUQD"],"uri":["http://zotero.org/users/1061041/items/W32WMUQD"],"itemData":{"id":291,"type":"report","title":"Multinational corporations and productivity convergence in Mexico","publisher":"National Bureau of Economic Research","URL":"http://www.nber.org/papers/w3141.pdf","author":[{"family":"Blomström","given":"Magnus"},{"family":"Wolff","given":"Edward N."}],"issued":{"year":1994},"accessed":{"year":2012,"month":7,"day":20}}},{"id":284,"uris":["http://zotero.org/users/1061041/items/T9NIDNMV"],"uri":["http://zotero.org/users/1061041/items/T9NIDNMV"],"itemData":{"id":284,"type":"article-journal","title":"Multinational Firms, Competition, and Productivity in Host-Country Markets","container-title":"Economica","collection-title":"New Series","page":"176-193","volume":"41","issue":"162","DOI":"10.2307/2553765","note":"ArticleType: research-article / Full publication date: May, 1974 / Copyright © 1974 The London School of Economics and Political Science","author":[{"family":"Caves","given":"Richard E."}],"issued":{"year":1974,"month":5,"day":1},"accessed":{"year":2012,"month":7,"day":20},"page-first":"176"}},{"id":281,"uris":["http://zotero.org/users/1061041/items/6TMT6NA7"],"uri":["http://zotero.org/users/1061041/items/6TMT6NA7"],"itemData":{"id":281,"type":"article-journal","title":"Exporting, linkages and productivity spillovers from foreign direct investment","container-title":"Canadian Journal of Economics/Revue canadienne d'économique","page":"320–340","volume":"41","issue":"1","abstract":"Abstract. In this paper we analyse productivity spillovers from foreign direct investment using firm-level panel data for U.K. manufacturing industries from 1992 to 1999. We investigate spillovers through horizontal, backward, and forward linkages; distinguish spillovers from export-oriented vs domestic-market-oriented FDI; and allow for differing effects, depending on domestic firms' export activities. The results suggest that the mechanisms through which spillovers affect domestic firms are very complex and that there are substantial differences in spillover benefits for domestic exporters and non-exporters, and from different types of inward investment.","DOI":"10.1111/j.1365-2966.2008.00465.x","language":"en","author":[{"family":"Girma","given":"Sourafel"},{"family":"Görg","given":"Holger"},{"family":"Pisu","given":"Mauro"}],"issued":{"year":2008},"accessed":{"year":2012,"month":7,"day":20},"page-first":"320–340"}},{"id":104,"uris":["http://zotero.org/users/1061041/items/24TQXZ4A"],"uri":["http://zotero.org/users/1061041/items/24TQXZ4A"],"itemData":{"id":104,"type":"article-journal","title":"Who Benefits from Foreign Direct Investment in the UK?","container-title":"Scottish Journal of Political Economy","page":"119–133","volume":"48","issue":"2","abstract":"The presumed higher productivity of foreign firms and resulting spillovers to domestic firms has led governments to offer financial incentives to foreign firms. We investigate if there is any productivity or wage gap between foreign and domestic firms in the UK and if the presence of foreign firms in a sector raises the productivity of domestic firms. Our results indicate that foreign firms do have higher productivity than domestic firms and they pay higher wages. We find no aggregate evidence of intra-industry spillovers. However, firms with low productivity relative to the sector average, in low-skill low foreign competition sectors gain less from foreign firms.","DOI":"10.1111/1467-9485.00189","language":"en","author":[{"family":"Girma","given":"Sourafel"},{"family":"Greenaway","given":"David"},{"family":"Wakelin","given":"Katharine"}],"issued":{"year":2001},"accessed":{"year":2012,"month":7,"day":5},"page-first":"119–133"}},{"id":275,"uris":["http://zotero.org/users/1061041/items/WRUR2J6E"],"uri":["http://zotero.org/users/1061041/items/WRUR2J6E"],"itemData":{"id":275,"type":"article-journal","title":"Multinational Companies and Productivity Spillovers: A Meta-Analysis","container-title":"The Economic Journal","page":"723–739","volume":"111","issue":"475","abstract":"This paper presents a meta-analysis of the literature on multinational companies and productivity spillovers. By collecting information from a sample of published and unpublished papers on the impact of multinational presence on domestic productivity, we investigate whether certain aspects of the study design affect the results, and whether there is publication bias in the literature. Our findings show that some aspects of the empirical methods used, namely, how the presence of multinationals is defined, and whether cross-section or panel analysis is employed, may have an effect on the results. We also discover some evidence that there may be publication bias.","DOI":"10.1111/1468-0297.00669","shortTitle":"Multinational Companies and Productivity Spillovers","language":"en","author":[{"family":"Görg","given":"Holger"},{"family":"Strobl","given":"Eric"}],"issued":{"year":2001},"accessed":{"year":2012,"month":7,"day":20},"page-first":"723–739"}},{"id":244,"uris":["http://zotero.org/users/1061041/items/3KKDT2CW"],"uri":["http://zotero.org/users/1061041/items/3KKDT2CW"],"itemData":{"id":244,"type":"article-journal","title":"Does Foreign Direct Investment Increase the Productivity of Domestic Firms? In Search of Spillovers Through Backward Linkages","container-title":"American Economic Review","page":"605-627","volume":"94","issue":"3","DOI":"10.1257/0002828041464605","shortTitle":"Does Foreign Direct Investment Increase the Productivity of Domestic Firms?","author":[{"family":"Javorcik","given":"Beata Smarzynska"}],"issued":{"year":2004,"month":6},"accessed":{"year":2012,"month":7,"day":18},"page-first":"605"}}],"schema":"https://github.com/citation-style-language/schema/raw/master/csl-citation.json"} </w:instrText>
      </w:r>
      <w:r w:rsidR="00A54E56" w:rsidRPr="00534A84">
        <w:fldChar w:fldCharType="separate"/>
      </w:r>
      <w:r w:rsidR="00382D4F" w:rsidRPr="00534A84">
        <w:t>(</w:t>
      </w:r>
      <w:proofErr w:type="spellStart"/>
      <w:r w:rsidR="00382D4F" w:rsidRPr="00534A84">
        <w:t>Blomström</w:t>
      </w:r>
      <w:proofErr w:type="spellEnd"/>
      <w:r w:rsidR="00382D4F" w:rsidRPr="00534A84">
        <w:t xml:space="preserve"> &amp; </w:t>
      </w:r>
      <w:proofErr w:type="spellStart"/>
      <w:r w:rsidR="00382D4F" w:rsidRPr="00534A84">
        <w:t>Kokko</w:t>
      </w:r>
      <w:proofErr w:type="spellEnd"/>
      <w:r w:rsidR="00382D4F" w:rsidRPr="00534A84">
        <w:t xml:space="preserve">, 1998; </w:t>
      </w:r>
      <w:proofErr w:type="spellStart"/>
      <w:r w:rsidR="00382D4F" w:rsidRPr="00534A84">
        <w:t>Blomström</w:t>
      </w:r>
      <w:proofErr w:type="spellEnd"/>
      <w:r w:rsidR="00382D4F" w:rsidRPr="00534A84">
        <w:t xml:space="preserve"> &amp; Wolff, 1994; </w:t>
      </w:r>
      <w:r w:rsidR="00382D4F" w:rsidRPr="00534A84">
        <w:lastRenderedPageBreak/>
        <w:t xml:space="preserve">Caves, 1974; </w:t>
      </w:r>
      <w:proofErr w:type="spellStart"/>
      <w:r w:rsidR="00382D4F" w:rsidRPr="00534A84">
        <w:t>Girma</w:t>
      </w:r>
      <w:proofErr w:type="spellEnd"/>
      <w:r w:rsidR="00382D4F" w:rsidRPr="00534A84">
        <w:t xml:space="preserve">, </w:t>
      </w:r>
      <w:proofErr w:type="spellStart"/>
      <w:r w:rsidR="00382D4F" w:rsidRPr="00534A84">
        <w:t>Görg</w:t>
      </w:r>
      <w:proofErr w:type="spellEnd"/>
      <w:r w:rsidR="00382D4F" w:rsidRPr="00534A84">
        <w:t xml:space="preserve">, &amp; </w:t>
      </w:r>
      <w:proofErr w:type="spellStart"/>
      <w:r w:rsidR="00382D4F" w:rsidRPr="00534A84">
        <w:t>Pisu</w:t>
      </w:r>
      <w:proofErr w:type="spellEnd"/>
      <w:r w:rsidR="00382D4F" w:rsidRPr="00534A84">
        <w:t xml:space="preserve">, 2008; </w:t>
      </w:r>
      <w:proofErr w:type="spellStart"/>
      <w:r w:rsidR="00382D4F" w:rsidRPr="00534A84">
        <w:t>Girma</w:t>
      </w:r>
      <w:proofErr w:type="spellEnd"/>
      <w:r w:rsidR="00382D4F" w:rsidRPr="00534A84">
        <w:t xml:space="preserve">, Greenaway, &amp; Wakelin, 2001; </w:t>
      </w:r>
      <w:proofErr w:type="spellStart"/>
      <w:r w:rsidR="00382D4F" w:rsidRPr="00534A84">
        <w:t>Görg</w:t>
      </w:r>
      <w:proofErr w:type="spellEnd"/>
      <w:r w:rsidR="00382D4F" w:rsidRPr="00534A84">
        <w:t xml:space="preserve"> &amp; </w:t>
      </w:r>
      <w:proofErr w:type="spellStart"/>
      <w:r w:rsidR="00382D4F" w:rsidRPr="00534A84">
        <w:t>Strobl</w:t>
      </w:r>
      <w:proofErr w:type="spellEnd"/>
      <w:r w:rsidR="00382D4F" w:rsidRPr="00534A84">
        <w:t xml:space="preserve">, 2001; </w:t>
      </w:r>
      <w:proofErr w:type="spellStart"/>
      <w:r w:rsidR="00382D4F" w:rsidRPr="00534A84">
        <w:t>Javorcik</w:t>
      </w:r>
      <w:proofErr w:type="spellEnd"/>
      <w:r w:rsidR="00382D4F" w:rsidRPr="00534A84">
        <w:t>, 2004)</w:t>
      </w:r>
      <w:r w:rsidR="00A54E56" w:rsidRPr="00534A84">
        <w:fldChar w:fldCharType="end"/>
      </w:r>
    </w:p>
    <w:p w:rsidR="00BA01D6" w:rsidRPr="00534A84" w:rsidRDefault="00BA01D6" w:rsidP="003756FE">
      <w:r w:rsidRPr="00534A84">
        <w:t xml:space="preserve">Most of the empirical research avoids the question on </w:t>
      </w:r>
      <w:r w:rsidR="00372028" w:rsidRPr="00534A84">
        <w:t>explaining t</w:t>
      </w:r>
      <w:r w:rsidRPr="00534A84">
        <w:t>he exact mechanism that leads to the spillovers and merely tries to map if foreign presence affects the productivity of indigenous firms</w:t>
      </w:r>
      <w:r w:rsidR="00AE3EE3" w:rsidRPr="00534A84">
        <w:t xml:space="preserve"> positively or negatively</w:t>
      </w:r>
      <w:r w:rsidRPr="00534A84">
        <w:t xml:space="preserve">. </w:t>
      </w:r>
      <w:r w:rsidR="00AE3EE3" w:rsidRPr="00534A84">
        <w:t>This is understandable since the factors leading up to changes in productivity are largely comprised of some form of knowledge flows.</w:t>
      </w:r>
      <w:r w:rsidR="00447C7A" w:rsidRPr="00534A84">
        <w:t xml:space="preserve"> Either through learning of workers or employment of different (better) technologies.</w:t>
      </w:r>
      <w:r w:rsidR="00AB3C68" w:rsidRPr="00534A84">
        <w:t xml:space="preserve"> These movements</w:t>
      </w:r>
      <w:r w:rsidR="00447C7A" w:rsidRPr="00534A84">
        <w:t xml:space="preserve"> of knowledge </w:t>
      </w:r>
      <w:r w:rsidR="00AB3C68" w:rsidRPr="00534A84">
        <w:t>are</w:t>
      </w:r>
      <w:r w:rsidR="00447C7A" w:rsidRPr="00534A84">
        <w:t xml:space="preserve"> inherently </w:t>
      </w:r>
      <w:r w:rsidR="00AE3EE3" w:rsidRPr="00534A84">
        <w:t xml:space="preserve">difficult to grasp, because of </w:t>
      </w:r>
      <w:r w:rsidR="00AB3C68" w:rsidRPr="00534A84">
        <w:t>their</w:t>
      </w:r>
      <w:r w:rsidR="00AE3EE3" w:rsidRPr="00534A84">
        <w:t xml:space="preserve"> </w:t>
      </w:r>
      <w:r w:rsidR="00447C7A" w:rsidRPr="00534A84">
        <w:t xml:space="preserve">often </w:t>
      </w:r>
      <w:r w:rsidR="00AB3C68" w:rsidRPr="00534A84">
        <w:t xml:space="preserve">highly </w:t>
      </w:r>
      <w:r w:rsidR="00AE3EE3" w:rsidRPr="00534A84">
        <w:t>intangible nature.</w:t>
      </w:r>
      <w:r w:rsidR="00513193" w:rsidRPr="00534A84">
        <w:t xml:space="preserve"> Furthermore much</w:t>
      </w:r>
      <w:r w:rsidR="003B55E9" w:rsidRPr="00534A84">
        <w:t xml:space="preserve"> </w:t>
      </w:r>
      <w:r w:rsidR="00513193" w:rsidRPr="00534A84">
        <w:t>of the literature fails to differentiate between the different factors of production and uses the total factor production for their analysis.</w:t>
      </w:r>
    </w:p>
    <w:p w:rsidR="00FF710A" w:rsidRPr="00534A84" w:rsidRDefault="00FF710A" w:rsidP="003756FE">
      <w:r w:rsidRPr="00534A84">
        <w:t xml:space="preserve">One of the first empirical studies on the subject, if not the first, is by </w:t>
      </w:r>
      <w:r w:rsidRPr="00534A84">
        <w:fldChar w:fldCharType="begin"/>
      </w:r>
      <w:r w:rsidR="00DE6F78" w:rsidRPr="00534A84">
        <w:instrText xml:space="preserve"> ADDIN ZOTERO_ITEM CSL_CITATION {"citationID":"7u6mqvrtj","properties":{"formattedCitation":"(Caves, 1974)","plainCitation":"(Caves, 1974)"},"citationItems":[{"id":284,"uris":["http://zotero.org/users/1061041/items/T9NIDNMV"],"uri":["http://zotero.org/users/1061041/items/T9NIDNMV"],"itemData":{"id":284,"type":"article-journal","title":"Multinational Firms, Competition, and Productivity in Host-Country Markets","container-title":"Economica","collection-title":"New Series","page":"176-193","volume":"41","issue":"162","DOI":"10.2307/2553765","note":"ArticleType: research-article / Full publication date: May, 1974 / Copyright © 1974 The London School of Economics and Political Science","author":[{"family":"Caves","given":"Richard E."}],"issued":{"year":1974,"month":5,"day":1},"accessed":{"year":2012,"month":7,"day":20},"page-first":"176"}}],"schema":"https://github.com/citation-style-language/schema/raw/master/csl-citation.json"} </w:instrText>
      </w:r>
      <w:r w:rsidRPr="00534A84">
        <w:fldChar w:fldCharType="separate"/>
      </w:r>
      <w:r w:rsidRPr="00534A84">
        <w:t>Caves (1974)</w:t>
      </w:r>
      <w:r w:rsidRPr="00534A84">
        <w:fldChar w:fldCharType="end"/>
      </w:r>
      <w:r w:rsidRPr="00534A84">
        <w:t xml:space="preserve"> who finds evidence of positive productivity spillovers in the manufacturing sector of Australia. However no evidence of spillovers was found for Canada.</w:t>
      </w:r>
    </w:p>
    <w:p w:rsidR="000461B8" w:rsidRPr="00534A84" w:rsidRDefault="000461B8" w:rsidP="003756FE">
      <w:r w:rsidRPr="00534A84">
        <w:t xml:space="preserve">Another study is by </w:t>
      </w:r>
      <w:r w:rsidRPr="00534A84">
        <w:fldChar w:fldCharType="begin"/>
      </w:r>
      <w:r w:rsidRPr="00534A84">
        <w:instrText xml:space="preserve"> ADDIN ZOTERO_ITEM CSL_CITATION {"citationID":"2fkddpe7de","properties":{"formattedCitation":"{\\rtf (Blomstr\\uc0\\u246{}m, 1986)}","plainCitation":"(Blomström, 1986)"},"citationItems":[{"id":289,"uris":["http://zotero.org/users/1061041/items/V4RQVCS9"],"uri":["http://zotero.org/users/1061041/items/V4RQVCS9"],"itemData":{"id":289,"type":"article-journal","title":"Foreign Investment and Productive Efficiency: The Case of Mexico","container-title":"The Journal of Industrial Economics","page":"97-110","volume":"35","issue":"1","abstract":"This paper examines whether the relative performance of firms within Mexican manufacturing industries varies systematically with the presence of foreign subsidiaries. It also analyzes how foreign entry influences the technological structure in host country industries. The findings suggest that (1) foreign presence in an industry is positively correlated with structural efficiency and (2) foreign entry is related to structural changes only in the \"modern\" part of the industries. The most important source of spillover efficiency is found to be in the competitive pressure induced by the foreign firms.","DOI":"10.2307/2098609","note":"ArticleType: research-article / Full publication date: Sep., 1986 / Copyright © 1986 Blackwell Publishing","shortTitle":"Foreign Investment and Productive Efficiency","author":[{"family":"Blomström","given":"Magnus"}],"issued":{"year":1986},"accessed":{"year":2012,"month":7,"day":20},"page-first":"97"}}],"schema":"https://github.com/citation-style-language/schema/raw/master/csl-citation.json"} </w:instrText>
      </w:r>
      <w:r w:rsidRPr="00534A84">
        <w:fldChar w:fldCharType="separate"/>
      </w:r>
      <w:proofErr w:type="spellStart"/>
      <w:r w:rsidRPr="00534A84">
        <w:t>Blomström</w:t>
      </w:r>
      <w:proofErr w:type="spellEnd"/>
      <w:r w:rsidRPr="00534A84">
        <w:t xml:space="preserve"> (1986)</w:t>
      </w:r>
      <w:r w:rsidRPr="00534A84">
        <w:fldChar w:fldCharType="end"/>
      </w:r>
      <w:r w:rsidRPr="00534A84">
        <w:t xml:space="preserve"> who found that “foreign presence is positively correlated with structural efficiency in Mexican manufacturing industries.” A conclusion also reached by </w:t>
      </w:r>
      <w:r w:rsidRPr="00534A84">
        <w:fldChar w:fldCharType="begin"/>
      </w:r>
      <w:r w:rsidRPr="00534A84">
        <w:instrText xml:space="preserve"> ADDIN ZOTERO_ITEM CSL_CITATION {"citationID":"1knupf1h8v","properties":{"formattedCitation":"{\\rtf (Blomstr\\uc0\\u246{}m &amp; Persson, 1983)}","plainCitation":"(Blomström &amp; Persson, 1983)"},"citationItems":[{"id":286,"uris":["http://zotero.org/users/1061041/items/H2WI624J"],"uri":["http://zotero.org/users/1061041/items/H2WI624J"],"itemData":{"id":286,"type":"article-journal","title":"Foreign investment and spillover efficiency in an underdeveloped economy: Evidence from the Mexican manufacturing industry","container-title":"World Development","page":"493-501","volume":"11","issue":"6","abstract":"In this paper we consider the question whether differences in technical efficiency of Mexican plants in part derive from spillover efficiency associated with foreign direct investment. We use labour productivity as a measure of technical efficiency, and relate this to capital intensity, labour quality and scale of production. We measure the degree of competition by different concentration indices and the final factor determining efficiency is the presence of foreign subsidiaries. If there is a positive relation between efficiency of domestic plants and the foreign participation of various industries we conclude that there is a spillover of technical efficiency. The empirical evidence from the study indicates that this is the case.","DOI":"10.1016/0305-750X(83)90016-5","shortTitle":"Foreign investment and spillover efficiency in an underdeveloped economy","author":[{"family":"Blomström","given":"Magnus"},{"family":"Persson","given":"Håkan"}],"issued":{"year":1983,"month":6},"accessed":{"year":2012,"month":7,"day":20},"page-first":"493"}}],"schema":"https://github.com/citation-style-language/schema/raw/master/csl-citation.json"} </w:instrText>
      </w:r>
      <w:r w:rsidRPr="00534A84">
        <w:fldChar w:fldCharType="separate"/>
      </w:r>
      <w:proofErr w:type="spellStart"/>
      <w:r w:rsidRPr="00534A84">
        <w:t>Blomström</w:t>
      </w:r>
      <w:proofErr w:type="spellEnd"/>
      <w:r w:rsidRPr="00534A84">
        <w:t xml:space="preserve"> &amp; </w:t>
      </w:r>
      <w:proofErr w:type="spellStart"/>
      <w:r w:rsidRPr="00534A84">
        <w:t>Persson</w:t>
      </w:r>
      <w:proofErr w:type="spellEnd"/>
      <w:r w:rsidRPr="00534A84">
        <w:t xml:space="preserve"> (1983)</w:t>
      </w:r>
      <w:r w:rsidRPr="00534A84">
        <w:fldChar w:fldCharType="end"/>
      </w:r>
      <w:r w:rsidR="00A4282D" w:rsidRPr="00534A84">
        <w:t xml:space="preserve">. As well as </w:t>
      </w:r>
      <w:r w:rsidRPr="00534A84">
        <w:fldChar w:fldCharType="begin"/>
      </w:r>
      <w:r w:rsidR="00382D4F" w:rsidRPr="00534A84">
        <w:instrText xml:space="preserve"> ADDIN ZOTERO_ITEM CSL_CITATION {"citationID":"5e1qk6k0r","properties":{"formattedCitation":"{\\rtf (Blomstr\\uc0\\u246{}m &amp; Wolff, 1994)}","plainCitation":"(Blomström &amp; Wolff, 1994)"},"citationItems":[{"id":291,"uris":["http://zotero.org/users/1061041/items/W32WMUQD"],"uri":["http://zotero.org/users/1061041/items/W32WMUQD"],"itemData":{"id":291,"type":"report","title":"Multinational corporations and productivity convergence in Mexico","publisher":"National Bureau of Economic Research","URL":"http://www.nber.org/papers/w3141.pdf","author":[{"family":"Blomström","given":"Magnus"},{"family":"Wolff","given":"Edward N."}],"issued":{"year":1994},"accessed":{"year":2012,"month":7,"day":20}}}],"schema":"https://github.com/citation-style-language/schema/raw/master/csl-citation.json"} </w:instrText>
      </w:r>
      <w:r w:rsidRPr="00534A84">
        <w:fldChar w:fldCharType="separate"/>
      </w:r>
      <w:proofErr w:type="spellStart"/>
      <w:r w:rsidRPr="00534A84">
        <w:t>Blomström</w:t>
      </w:r>
      <w:proofErr w:type="spellEnd"/>
      <w:r w:rsidRPr="00534A84">
        <w:t xml:space="preserve"> &amp; Wolff (1994)</w:t>
      </w:r>
      <w:r w:rsidRPr="00534A84">
        <w:fldChar w:fldCharType="end"/>
      </w:r>
      <w:r w:rsidR="00A4282D" w:rsidRPr="00534A84">
        <w:t xml:space="preserve"> who conclude “There is strong evidence that the presence of multinational firms acts as a catalyst to the productivity growth”.</w:t>
      </w:r>
    </w:p>
    <w:p w:rsidR="00382D4F" w:rsidRPr="00534A84" w:rsidRDefault="00382D4F" w:rsidP="003756FE">
      <w:r w:rsidRPr="00534A84">
        <w:fldChar w:fldCharType="begin"/>
      </w:r>
      <w:r w:rsidR="005A4699" w:rsidRPr="00534A84">
        <w:instrText xml:space="preserve"> ADDIN ZOTERO_ITEM CSL_CITATION {"citationID":"njc853scp","properties":{"formattedCitation":"(Girma et al., 2001)","plainCitation":"(Girma et al., 2001)"},"citationItems":[{"id":104,"uris":["http://zotero.org/users/1061041/items/24TQXZ4A"],"uri":["http://zotero.org/users/1061041/items/24TQXZ4A"],"itemData":{"id":104,"type":"article-journal","title":"Who Benefits from Foreign Direct Investment in the UK?","container-title":"Scottish Journal of Political Economy","page":"119–133","volume":"48","issue":"2","abstract":"The presumed higher productivity of foreign firms and resulting spillovers to domestic firms has led governments to offer financial incentives to foreign firms. We investigate if there is any productivity or wage gap between foreign and domestic firms in the UK and if the presence of foreign firms in a sector raises the productivity of domestic firms. Our results indicate that foreign firms do have higher productivity than domestic firms and they pay higher wages. We find no aggregate evidence of intra-industry spillovers. However, firms with low productivity relative to the sector average, in low-skill low foreign competition sectors gain less from foreign firms.","DOI":"10.1111/1467-9485.00189","language":"en","author":[{"family":"Girma","given":"Sourafel"},{"family":"Greenaway","given":"David"},{"family":"Wakelin","given":"Katharine"}],"issued":{"year":2001},"accessed":{"year":2012,"month":7,"day":5},"page-first":"119–133"}}],"schema":"https://github.com/citation-style-language/schema/raw/master/csl-citation.json"} </w:instrText>
      </w:r>
      <w:r w:rsidRPr="00534A84">
        <w:fldChar w:fldCharType="separate"/>
      </w:r>
      <w:proofErr w:type="spellStart"/>
      <w:r w:rsidRPr="00534A84">
        <w:t>Girma</w:t>
      </w:r>
      <w:proofErr w:type="spellEnd"/>
      <w:r w:rsidRPr="00534A84">
        <w:t xml:space="preserve"> et al. (2001)</w:t>
      </w:r>
      <w:r w:rsidRPr="00534A84">
        <w:fldChar w:fldCharType="end"/>
      </w:r>
      <w:r w:rsidRPr="00534A84">
        <w:t xml:space="preserve"> find that in the</w:t>
      </w:r>
      <w:r w:rsidR="00E2510F" w:rsidRPr="00534A84">
        <w:t xml:space="preserve"> UK, during the</w:t>
      </w:r>
      <w:r w:rsidRPr="00534A84">
        <w:t xml:space="preserve"> first half of the 1990s the labor productivity of foreign firms </w:t>
      </w:r>
      <w:r w:rsidR="00E2510F" w:rsidRPr="00534A84">
        <w:t xml:space="preserve">was on average 10% </w:t>
      </w:r>
      <w:r w:rsidRPr="00534A84">
        <w:t>higher</w:t>
      </w:r>
      <w:r w:rsidR="00E2510F" w:rsidRPr="00534A84">
        <w:t xml:space="preserve">, and total factor productivity is 5% higher </w:t>
      </w:r>
      <w:r w:rsidRPr="00534A84">
        <w:t xml:space="preserve">than that of domestic firms. </w:t>
      </w:r>
      <w:r w:rsidR="00E2510F" w:rsidRPr="00534A84">
        <w:t>Regarding any spillovers, they conclude that the aggregate productivity of all domestic firms does not benefit from the presence of foreign firms. Individual firms might however, whereas others will not, cancelling each other out.</w:t>
      </w:r>
      <w:r w:rsidR="00F33AFC" w:rsidRPr="00534A84">
        <w:t xml:space="preserve"> </w:t>
      </w:r>
      <w:r w:rsidR="00F33AFC" w:rsidRPr="00534A84">
        <w:fldChar w:fldCharType="begin"/>
      </w:r>
      <w:r w:rsidR="00DE6F78" w:rsidRPr="00534A84">
        <w:instrText xml:space="preserve"> ADDIN ZOTERO_ITEM CSL_CITATION {"citationID":"f7vj1am8q","properties":{"formattedCitation":"(Liu, Siler, Wang, &amp; Wei, 2000)","plainCitation":"(Liu, Siler, Wang, &amp; Wei, 2000)"},"citationItems":[{"id":299,"uris":["http://zotero.org/users/1061041/items/A5QIJAWD"],"uri":["http://zotero.org/users/1061041/items/A5QIJAWD"],"itemData":{"id":299,"type":"article-journal","title":"Productivity Spillovers From Foreign Direct Investment: Evidence From UK Industry Level Panel Data","container-title":"Journal of International Business Studies","page":"407-425","volume":"31","issue":"3","DOI":"10.1057/palgrave.jibs.8490914","shortTitle":"Productivity Spillovers From Foreign Direct Investment","author":[{"family":"Liu","given":"Xiaming"},{"family":"Siler","given":"Pamela"},{"family":"Wang","given":"Chengqi"},{"family":"Wei","given":"Yingqi"}],"issued":{"year":2000,"month":9},"accessed":{"year":2012,"month":7,"day":20},"page-first":"407"}}],"schema":"https://github.com/citation-style-language/schema/raw/master/csl-citation.json"} </w:instrText>
      </w:r>
      <w:r w:rsidR="00F33AFC" w:rsidRPr="00534A84">
        <w:fldChar w:fldCharType="separate"/>
      </w:r>
      <w:r w:rsidR="00F33AFC" w:rsidRPr="00534A84">
        <w:t>Liu, Siler, Wang, &amp; Wei (2000)</w:t>
      </w:r>
      <w:r w:rsidR="00F33AFC" w:rsidRPr="00534A84">
        <w:fldChar w:fldCharType="end"/>
      </w:r>
      <w:r w:rsidR="00F33AFC" w:rsidRPr="00534A84">
        <w:t xml:space="preserve"> however state that “The evidence suggests that multinational enterprises do generate positive productivity spillovers in UK industries.”</w:t>
      </w:r>
      <w:r w:rsidR="007E38A6" w:rsidRPr="00534A84">
        <w:t xml:space="preserve"> Interestingly they also note that the results suggest that the spillovers are bi-directional.</w:t>
      </w:r>
    </w:p>
    <w:p w:rsidR="00783DE7" w:rsidRPr="00534A84" w:rsidRDefault="00513193" w:rsidP="003756FE">
      <w:r w:rsidRPr="00534A84">
        <w:t>What these results seem to indicate is that foreign owned firms indeed reach higher levels of productivity themselves. The exact effects on the productivity of domestic firms seems to differ however, as the research reports instances of both positive and negative spillovers.</w:t>
      </w:r>
      <w:r w:rsidR="00282088" w:rsidRPr="00534A84">
        <w:t xml:space="preserve"> </w:t>
      </w:r>
    </w:p>
    <w:p w:rsidR="00513193" w:rsidRPr="00534A84" w:rsidRDefault="00513193" w:rsidP="003756FE">
      <w:r w:rsidRPr="00534A84">
        <w:lastRenderedPageBreak/>
        <w:fldChar w:fldCharType="begin"/>
      </w:r>
      <w:r w:rsidR="00F85886" w:rsidRPr="00534A84">
        <w:instrText xml:space="preserve"> ADDIN ZOTERO_ITEM CSL_CITATION {"citationID":"174ua6ndkg","properties":{"formattedCitation":"{\\rtf (G\\uc0\\u246{}rg &amp; Greenway, 2001)}","plainCitation":"(Görg &amp; Greenway, 2001)","dontUpdate":true},"citationItems":[{"id":262,"uris":["http://zotero.org/users/1061041/items/UAPBDFRT"],"uri":["http://zotero.org/users/1061041/items/UAPBDFRT"],"itemData":{"id":262,"type":"book","title":"Foreign direct investment and intra-industry spillovers: a review of the literature","publisher":"GEP","URL":"http://www.econstor.eu/dspace/bitstream/10419/2709/1/343806371.pdf","shortTitle":"Foreign direct investment and intra-industry spillovers","author":[{"family":"Görg","given":"Holger"},{"family":"Greenaway","given":"David"}],"issued":{"year":2001},"accessed":{"year":2012,"month":7,"day":18}}}],"schema":"https://github.com/citation-style-language/schema/raw/master/csl-citation.json"} </w:instrText>
      </w:r>
      <w:r w:rsidRPr="00534A84">
        <w:fldChar w:fldCharType="separate"/>
      </w:r>
      <w:proofErr w:type="spellStart"/>
      <w:r w:rsidRPr="00534A84">
        <w:t>Görg</w:t>
      </w:r>
      <w:proofErr w:type="spellEnd"/>
      <w:r w:rsidRPr="00534A84">
        <w:t xml:space="preserve"> &amp; Green</w:t>
      </w:r>
      <w:r w:rsidR="0003644F" w:rsidRPr="00534A84">
        <w:t>a</w:t>
      </w:r>
      <w:r w:rsidRPr="00534A84">
        <w:t>way (2001)</w:t>
      </w:r>
      <w:r w:rsidRPr="00534A84">
        <w:fldChar w:fldCharType="end"/>
      </w:r>
      <w:r w:rsidRPr="00534A84">
        <w:t xml:space="preserve"> </w:t>
      </w:r>
      <w:r w:rsidR="007038F7" w:rsidRPr="00534A84">
        <w:t>performed</w:t>
      </w:r>
      <w:r w:rsidR="000C2D57" w:rsidRPr="00534A84">
        <w:t xml:space="preserve"> their own extensive analysis of the existing literature and conclude that</w:t>
      </w:r>
      <w:r w:rsidR="00282088" w:rsidRPr="00534A84">
        <w:t xml:space="preserve"> though the theory strongly suggests to expect spillovers</w:t>
      </w:r>
      <w:r w:rsidR="000C2D57" w:rsidRPr="00534A84">
        <w:t xml:space="preserve"> “the evidence in support of positive spillovers is rather limited”. They postulate that this is either because multinationals are </w:t>
      </w:r>
      <w:r w:rsidR="0026430F" w:rsidRPr="00534A84">
        <w:t xml:space="preserve">very </w:t>
      </w:r>
      <w:r w:rsidR="000C2D57" w:rsidRPr="00534A84">
        <w:t>well able</w:t>
      </w:r>
      <w:r w:rsidR="0026430F" w:rsidRPr="00534A84">
        <w:t>d</w:t>
      </w:r>
      <w:r w:rsidR="000C2D57" w:rsidRPr="00534A84">
        <w:t xml:space="preserve"> to shield the competition and protect their assets. Or it is the </w:t>
      </w:r>
      <w:r w:rsidR="00D9032B" w:rsidRPr="00534A84">
        <w:t xml:space="preserve">statistical </w:t>
      </w:r>
      <w:r w:rsidR="000C2D57" w:rsidRPr="00534A84">
        <w:t xml:space="preserve">methodology used or the focus of the research that </w:t>
      </w:r>
      <w:r w:rsidR="00282088" w:rsidRPr="00534A84">
        <w:t>is at the wrong level</w:t>
      </w:r>
      <w:r w:rsidR="00D9032B" w:rsidRPr="00534A84">
        <w:t>, causing difference results</w:t>
      </w:r>
      <w:r w:rsidR="00282088" w:rsidRPr="00534A84">
        <w:t>. And that further</w:t>
      </w:r>
      <w:r w:rsidR="00F32604" w:rsidRPr="00534A84">
        <w:t xml:space="preserve"> more comprehensive</w:t>
      </w:r>
      <w:r w:rsidR="00282088" w:rsidRPr="00534A84">
        <w:t xml:space="preserve"> research is needed.</w:t>
      </w:r>
    </w:p>
    <w:p w:rsidR="009455BF" w:rsidRPr="00534A84" w:rsidRDefault="0026430F" w:rsidP="003756FE">
      <w:r w:rsidRPr="00534A84">
        <w:fldChar w:fldCharType="begin"/>
      </w:r>
      <w:r w:rsidRPr="00534A84">
        <w:instrText xml:space="preserve"> ADDIN ZOTERO_ITEM CSL_CITATION {"citationID":"26kt7457pe","properties":{"formattedCitation":"{\\rtf (Lipsey &amp; Sj\\uc0\\u246{}holm, 2005)}","plainCitation":"(Lipsey &amp; Sjöholm, 2005)"},"citationItems":[{"id":270,"uris":["http://zotero.org/users/1061041/items/2929QJFX"],"uri":["http://zotero.org/users/1061041/items/2929QJFX"],"itemData":{"id":270,"type":"article-journal","title":"The Impact of Inward FDI on Host Countries: Why Such Different Answers?","container-title":"Does foreign direct investment promote development","page":"23–43","shortTitle":"The impact of inward FDI on host countries","author":[{"family":"Lipsey","given":"Robert E."},{"family":"Sjöholm","given":"Fredrik"}],"issued":{"year":2005},"accessed":{"year":2012,"month":7,"day":19},"page-first":"23–43"}}],"schema":"https://github.com/citation-style-language/schema/raw/master/csl-citation.json"} </w:instrText>
      </w:r>
      <w:r w:rsidRPr="00534A84">
        <w:fldChar w:fldCharType="separate"/>
      </w:r>
      <w:proofErr w:type="spellStart"/>
      <w:r w:rsidRPr="00534A84">
        <w:t>Lipsey</w:t>
      </w:r>
      <w:proofErr w:type="spellEnd"/>
      <w:r w:rsidRPr="00534A84">
        <w:t xml:space="preserve"> &amp; </w:t>
      </w:r>
      <w:proofErr w:type="spellStart"/>
      <w:r w:rsidRPr="00534A84">
        <w:t>Sjöholm</w:t>
      </w:r>
      <w:proofErr w:type="spellEnd"/>
      <w:r w:rsidRPr="00534A84">
        <w:t xml:space="preserve"> (2005)</w:t>
      </w:r>
      <w:r w:rsidRPr="00534A84">
        <w:fldChar w:fldCharType="end"/>
      </w:r>
      <w:r w:rsidRPr="00534A84">
        <w:t xml:space="preserve"> tried to unravel why different researchers find different results.</w:t>
      </w:r>
      <w:r w:rsidR="00D9032B" w:rsidRPr="00534A84">
        <w:t xml:space="preserve"> They argue that it is not so much the econometric method that biased the results, but that the most plausible explanation is “that countries and firms within countries might differ in their ability to benefit from the presence of foreign-owned firms and their superior technology</w:t>
      </w:r>
      <w:r w:rsidR="00372119" w:rsidRPr="00534A84">
        <w:t>.</w:t>
      </w:r>
      <w:r w:rsidR="00D9032B" w:rsidRPr="00534A84">
        <w:t>”</w:t>
      </w:r>
    </w:p>
    <w:p w:rsidR="009455BF" w:rsidRPr="00534A84" w:rsidRDefault="009455BF" w:rsidP="009455BF">
      <w:r w:rsidRPr="00534A84">
        <w:br w:type="page"/>
      </w:r>
    </w:p>
    <w:p w:rsidR="00711419" w:rsidRPr="00534A84" w:rsidRDefault="00711419" w:rsidP="00711419">
      <w:pPr>
        <w:pStyle w:val="Kop1"/>
      </w:pPr>
      <w:bookmarkStart w:id="59" w:name="_Toc332827580"/>
      <w:bookmarkStart w:id="60" w:name="_Toc332904759"/>
      <w:bookmarkStart w:id="61" w:name="_Ref333250959"/>
      <w:r w:rsidRPr="00534A84">
        <w:lastRenderedPageBreak/>
        <w:t>Foreign direct investment and the location of employment</w:t>
      </w:r>
      <w:bookmarkEnd w:id="59"/>
      <w:bookmarkEnd w:id="60"/>
      <w:bookmarkEnd w:id="61"/>
    </w:p>
    <w:p w:rsidR="00533E9D" w:rsidRPr="00534A84" w:rsidRDefault="003756FE" w:rsidP="003756FE">
      <w:r w:rsidRPr="00534A84">
        <w:t xml:space="preserve">Foreign direct investment might have an influence on the location </w:t>
      </w:r>
      <w:r w:rsidR="00392375" w:rsidRPr="00534A84">
        <w:t xml:space="preserve">and distribution </w:t>
      </w:r>
      <w:r w:rsidRPr="00534A84">
        <w:t>of employment of a</w:t>
      </w:r>
      <w:r w:rsidR="00392375" w:rsidRPr="00534A84">
        <w:t xml:space="preserve"> country or</w:t>
      </w:r>
      <w:r w:rsidRPr="00534A84">
        <w:t xml:space="preserve"> region.</w:t>
      </w:r>
      <w:r w:rsidR="00392375" w:rsidRPr="00534A84">
        <w:t xml:space="preserve"> </w:t>
      </w:r>
      <w:r w:rsidR="00AC2A43" w:rsidRPr="00534A84">
        <w:t>F</w:t>
      </w:r>
      <w:r w:rsidR="00392375" w:rsidRPr="00534A84">
        <w:t xml:space="preserve">oreign entry may be in areas of high unemployment therefore potentially redistributing the employment in a more </w:t>
      </w:r>
      <w:r w:rsidR="00AC2A43" w:rsidRPr="00534A84">
        <w:t xml:space="preserve">uniform </w:t>
      </w:r>
      <w:r w:rsidR="00392375" w:rsidRPr="00534A84">
        <w:t>manner. Or the opposite might be the case, that multinationals enter in areas which already have an abundance of labor demand making the regional imbalance even greater. Indirectly the effects can be enhanced</w:t>
      </w:r>
      <w:r w:rsidR="008D1347" w:rsidRPr="00534A84">
        <w:t xml:space="preserve"> or countered</w:t>
      </w:r>
      <w:r w:rsidR="00392375" w:rsidRPr="00534A84">
        <w:t xml:space="preserve"> through for instance linkages with local suppliers. </w:t>
      </w:r>
    </w:p>
    <w:p w:rsidR="00AC2A43" w:rsidRPr="00534A84" w:rsidRDefault="00ED6821" w:rsidP="003756FE">
      <w:r w:rsidRPr="00534A84">
        <w:t>Various research has been done on the location choice of foreign direct investment.</w:t>
      </w:r>
      <w:r w:rsidR="00091D29" w:rsidRPr="00534A84">
        <w:t xml:space="preserve"> Determining the factors that influence the choice of location for foreign direct investment.</w:t>
      </w:r>
      <w:r w:rsidRPr="00534A84">
        <w:t xml:space="preserve"> Some deal with the choice between countries others focus on the location choice with</w:t>
      </w:r>
      <w:r w:rsidR="00985D2D" w:rsidRPr="00534A84">
        <w:t>in</w:t>
      </w:r>
      <w:r w:rsidR="00A074EF" w:rsidRPr="00534A84">
        <w:t xml:space="preserve"> a country. </w:t>
      </w:r>
      <w:r w:rsidR="00985D2D" w:rsidRPr="00534A84">
        <w:t>An inflow of foreign direct investment in a certain area will have a direct effect on employment demand in that area. Whether or not this</w:t>
      </w:r>
      <w:r w:rsidR="00020260" w:rsidRPr="00534A84">
        <w:t xml:space="preserve"> partial</w:t>
      </w:r>
      <w:r w:rsidR="00985D2D" w:rsidRPr="00534A84">
        <w:t xml:space="preserve"> </w:t>
      </w:r>
      <w:r w:rsidR="00020260" w:rsidRPr="00534A84">
        <w:t>fluctuation in</w:t>
      </w:r>
      <w:r w:rsidR="00985D2D" w:rsidRPr="00534A84">
        <w:t xml:space="preserve"> demand is in fact additional demand or merely a geographical shift in demand from other areas towards the area with the investment inflow is not the focus of this chapter. This issue </w:t>
      </w:r>
      <w:r w:rsidR="00AC2A43" w:rsidRPr="00534A84">
        <w:t xml:space="preserve">is more related to total employment demand and </w:t>
      </w:r>
      <w:r w:rsidR="00985D2D" w:rsidRPr="00534A84">
        <w:t>has already been touched upon in the previou</w:t>
      </w:r>
      <w:r w:rsidR="00091D29" w:rsidRPr="00534A84">
        <w:t xml:space="preserve">s chapters. </w:t>
      </w:r>
    </w:p>
    <w:p w:rsidR="004020F5" w:rsidRPr="00534A84" w:rsidRDefault="004020F5" w:rsidP="003756FE">
      <w:r w:rsidRPr="00534A84">
        <w:t>Though the literature exploring the subject of foreign direct investment location choice</w:t>
      </w:r>
      <w:r w:rsidR="00567DE6" w:rsidRPr="00534A84">
        <w:t xml:space="preserve"> is vast, there is far less</w:t>
      </w:r>
      <w:r w:rsidRPr="00534A84">
        <w:t xml:space="preserve"> literature</w:t>
      </w:r>
      <w:r w:rsidR="00567DE6" w:rsidRPr="00534A84">
        <w:t>, or rather</w:t>
      </w:r>
      <w:r w:rsidR="005A4699" w:rsidRPr="00534A84">
        <w:t xml:space="preserve"> almost</w:t>
      </w:r>
      <w:r w:rsidR="00567DE6" w:rsidRPr="00534A84">
        <w:t xml:space="preserve"> none,</w:t>
      </w:r>
      <w:r w:rsidRPr="00534A84">
        <w:t xml:space="preserve"> available with a focus on </w:t>
      </w:r>
      <w:r w:rsidR="00091D29" w:rsidRPr="00534A84">
        <w:t xml:space="preserve">how this affects </w:t>
      </w:r>
      <w:r w:rsidRPr="00534A84">
        <w:t xml:space="preserve">employment location and, or, distribution. </w:t>
      </w:r>
      <w:r w:rsidR="00091D29" w:rsidRPr="00534A84">
        <w:t>Since most literature revolves around the determinants of location choice, and not the consequences of the ensuing choice</w:t>
      </w:r>
      <w:r w:rsidR="008F39BE" w:rsidRPr="00534A84">
        <w:t xml:space="preserve"> it is difficult to determine the effects for </w:t>
      </w:r>
      <w:r w:rsidR="00091D29" w:rsidRPr="00534A84">
        <w:t xml:space="preserve">the location of employment. </w:t>
      </w:r>
      <w:r w:rsidR="00A074EF" w:rsidRPr="00534A84">
        <w:t xml:space="preserve">Completely reviewing all </w:t>
      </w:r>
      <w:r w:rsidR="00FD5A16" w:rsidRPr="00534A84">
        <w:t xml:space="preserve">possible </w:t>
      </w:r>
      <w:r w:rsidR="00A074EF" w:rsidRPr="00534A84">
        <w:t>deter</w:t>
      </w:r>
      <w:r w:rsidR="00FD5A16" w:rsidRPr="00534A84">
        <w:t>minants of location choice might prove interesting, but would</w:t>
      </w:r>
      <w:r w:rsidR="00A074EF" w:rsidRPr="00534A84">
        <w:t xml:space="preserve"> go beyond the scope of this paper. </w:t>
      </w:r>
      <w:r w:rsidR="00567DE6" w:rsidRPr="00534A84">
        <w:t>Some articles however make mention of factors highly related to employment location, which makes it possible to make some inferences</w:t>
      </w:r>
      <w:r w:rsidR="00605477" w:rsidRPr="00534A84">
        <w:t>, though weak,</w:t>
      </w:r>
      <w:r w:rsidR="00567DE6" w:rsidRPr="00534A84">
        <w:t xml:space="preserve"> on the effects of foreign direct investment on the location of labor.</w:t>
      </w:r>
    </w:p>
    <w:p w:rsidR="00416E98" w:rsidRPr="00534A84" w:rsidRDefault="004020F5" w:rsidP="005A4699">
      <w:r w:rsidRPr="00534A84">
        <w:t xml:space="preserve">Some of the research </w:t>
      </w:r>
      <w:r w:rsidR="008F39BE" w:rsidRPr="00534A84">
        <w:t>argues that</w:t>
      </w:r>
      <w:r w:rsidRPr="00534A84">
        <w:t xml:space="preserve"> unem</w:t>
      </w:r>
      <w:r w:rsidR="00B933D9" w:rsidRPr="00534A84">
        <w:t xml:space="preserve">ployment levels </w:t>
      </w:r>
      <w:r w:rsidR="008F39BE" w:rsidRPr="00534A84">
        <w:t>are amongst t</w:t>
      </w:r>
      <w:r w:rsidR="00B933D9" w:rsidRPr="00534A84">
        <w:t xml:space="preserve">he </w:t>
      </w:r>
      <w:r w:rsidRPr="00534A84">
        <w:t>determinant</w:t>
      </w:r>
      <w:r w:rsidR="00B933D9" w:rsidRPr="00534A84">
        <w:t>s</w:t>
      </w:r>
      <w:r w:rsidRPr="00534A84">
        <w:t xml:space="preserve"> for the attraction of foreign direct investment. For instance </w:t>
      </w:r>
      <w:r w:rsidR="00416E98" w:rsidRPr="00534A84">
        <w:fldChar w:fldCharType="begin"/>
      </w:r>
      <w:r w:rsidR="00DE6F78" w:rsidRPr="00534A84">
        <w:instrText xml:space="preserve"> ADDIN ZOTERO_ITEM CSL_CITATION {"citationID":"16vqoa1ouj","properties":{"formattedCitation":"(Billington, 1999)","plainCitation":"(Billington, 1999)"},"citationItems":[{"id":16,"uris":["http://zotero.org/users/1061041/items/4F3FTMFT"],"uri":["http://zotero.org/users/1061041/items/4F3FTMFT"],"itemData":{"id":16,"type":"article-journal","title":"The location of foreign direct investment: an empirical analysis","container-title":"Applied economics","page":"65–76","volume":"31","issue":"1","shortTitle":"The location of foreign direct investment","author":[{"family":"Billington","given":"N."}],"issued":{"year":1999},"accessed":{"year":2012,"month":8,"day":4},"page-first":"65–76"}}],"schema":"https://github.com/citation-style-language/schema/raw/master/csl-citation.json"} </w:instrText>
      </w:r>
      <w:r w:rsidR="00416E98" w:rsidRPr="00534A84">
        <w:fldChar w:fldCharType="separate"/>
      </w:r>
      <w:proofErr w:type="spellStart"/>
      <w:r w:rsidR="00416E98" w:rsidRPr="00534A84">
        <w:t>Billington</w:t>
      </w:r>
      <w:proofErr w:type="spellEnd"/>
      <w:r w:rsidR="00416E98" w:rsidRPr="00534A84">
        <w:t xml:space="preserve"> (1999)</w:t>
      </w:r>
      <w:r w:rsidR="00416E98" w:rsidRPr="00534A84">
        <w:fldChar w:fldCharType="end"/>
      </w:r>
      <w:r w:rsidR="00416E98" w:rsidRPr="00534A84">
        <w:t xml:space="preserve"> finds that high unemployment encourages foreign direct investment at both a country and a regional level</w:t>
      </w:r>
      <w:r w:rsidR="006F20F4" w:rsidRPr="00534A84">
        <w:t xml:space="preserve"> in the UK</w:t>
      </w:r>
      <w:r w:rsidR="00416E98" w:rsidRPr="00534A84">
        <w:t xml:space="preserve">. </w:t>
      </w:r>
      <w:r w:rsidR="005A4699" w:rsidRPr="00534A84">
        <w:t xml:space="preserve">A similar conclusion was reached by </w:t>
      </w:r>
      <w:r w:rsidR="005A4699" w:rsidRPr="00534A84">
        <w:fldChar w:fldCharType="begin"/>
      </w:r>
      <w:r w:rsidR="00F84267" w:rsidRPr="00534A84">
        <w:instrText xml:space="preserve"> ADDIN ZOTERO_ITEM CSL_CITATION {"citationID":"149vtpe8qr","properties":{"formattedCitation":"(Coughlin, Terza, &amp; Arromdee, 1991)","plainCitation":"(Coughlin, Terza, &amp; Arromdee, 1991)"},"citationItems":[{"id":297,"uris":["http://zotero.org/users/1061041/items/SP9WW2TG"],"uri":["http://zotero.org/users/1061041/items/SP9WW2TG"],"itemData":{"id":297,"type":"article-journal","title":"State Characteristics and the Location of Foreign Direct Investment Within the United States","container-title":"The Review of Economics and Statistics","page":"675-683","volume":"73","issue":"4","abstract":"A conditional logit model of the location decision of foreign firms investing in manufacturing facilities in the United States is developed and estimated. Our results for 1981-1983 indicate that states with higher per capita incomes and higher densities of manufacturing activity attracted relatively more foreign direct investment. In addition, higher wages deterred foreign direct investment, while higher unemployment rates attracted it. Surprisingly, higher unionization rates were associated with increased foreign direct investment. Overall, higher taxes deterred foreign direct investment; however, more extensive transportation infrastructures and larger promotional expenditures were associated with increased foreign direct investment.","DOI":"10.2307/2109406","note":"ArticleType: research-article / Full publication date: Nov., 1991 / Copyright © 1991 The MIT Press","author":[{"family":"Coughlin","given":"Cletus C."},{"family":"Terza","given":"Joseph V."},{"family":"Arromdee","given":"Vachira"}],"issued":{"year":1991,"month":11,"day":1},"accessed":{"year":2012,"month":8,"day":5},"page-first":"675"}}],"schema":"https://github.com/citation-style-language/schema/raw/master/csl-citation.json"} </w:instrText>
      </w:r>
      <w:r w:rsidR="005A4699" w:rsidRPr="00534A84">
        <w:fldChar w:fldCharType="separate"/>
      </w:r>
      <w:r w:rsidR="005A4699" w:rsidRPr="00534A84">
        <w:t xml:space="preserve">Coughlin, </w:t>
      </w:r>
      <w:proofErr w:type="spellStart"/>
      <w:r w:rsidR="005A4699" w:rsidRPr="00534A84">
        <w:t>Terza</w:t>
      </w:r>
      <w:proofErr w:type="spellEnd"/>
      <w:r w:rsidR="005A4699" w:rsidRPr="00534A84">
        <w:t xml:space="preserve">, &amp; </w:t>
      </w:r>
      <w:proofErr w:type="spellStart"/>
      <w:r w:rsidR="005A4699" w:rsidRPr="00534A84">
        <w:t>Arromdee</w:t>
      </w:r>
      <w:proofErr w:type="spellEnd"/>
      <w:r w:rsidR="005A4699" w:rsidRPr="00534A84">
        <w:t xml:space="preserve"> (1991)</w:t>
      </w:r>
      <w:r w:rsidR="005A4699" w:rsidRPr="00534A84">
        <w:fldChar w:fldCharType="end"/>
      </w:r>
      <w:r w:rsidR="005A4699" w:rsidRPr="00534A84">
        <w:t xml:space="preserve"> who researched foreign direct investment within the United States, saying that “higher unemployment rates </w:t>
      </w:r>
      <w:r w:rsidR="005A4699" w:rsidRPr="00534A84">
        <w:lastRenderedPageBreak/>
        <w:t>tended to attract foreign direct investment”.</w:t>
      </w:r>
      <w:r w:rsidR="00D63113" w:rsidRPr="00534A84">
        <w:t xml:space="preserve"> </w:t>
      </w:r>
      <w:r w:rsidR="00C8695E" w:rsidRPr="00534A84">
        <w:t xml:space="preserve">These results could indicate that foreign direct investment enters </w:t>
      </w:r>
      <w:r w:rsidR="008F39BE" w:rsidRPr="00534A84">
        <w:t>in those areas</w:t>
      </w:r>
      <w:r w:rsidR="00C8695E" w:rsidRPr="00534A84">
        <w:t xml:space="preserve"> were job demand is highest, the areas with high unemployment, therefore equalizing the employment levels within a country.</w:t>
      </w:r>
    </w:p>
    <w:p w:rsidR="009455BF" w:rsidRPr="00534A84" w:rsidRDefault="00C90242" w:rsidP="00FD5DC1">
      <w:r w:rsidRPr="00534A84">
        <w:fldChar w:fldCharType="begin"/>
      </w:r>
      <w:r w:rsidRPr="00534A84">
        <w:instrText xml:space="preserve"> ADDIN ZOTERO_ITEM CSL_CITATION {"citationID":"vu99qel2q","properties":{"formattedCitation":"(Coughlin &amp; Segev, 2000)","plainCitation":"(Coughlin &amp; Segev, 2000)"},"citationItems":[{"id":315,"uris":["http://zotero.org/users/1061041/items/VFMEFTFF"],"uri":["http://zotero.org/users/1061041/items/VFMEFTFF"],"itemData":{"id":315,"type":"article-journal","title":"Location Determinants of New Foreign-Owned Manufacturing Plants","container-title":"Journal of Regional Science","page":"323–351","volume":"40","issue":"2","abstract":"In this paper we examine the county-level pattern of new foreign-owned manufacturing plants in the United States from 1989 through 1994. We construct a model to produce insights into the differences in the location of these plants among Bureau of Economic Analysis regions, as well as between rural and urban counties. Higher levels of economic size, educational attainment, the existing manufacturing base, and transportation infrastructure are found to be associated with larger numbers of new foreign-owned plants. Meanwhile, higher levels of taxes and labor-intensiveness are found to be associated with smaller numbers of new plants. Comparing regions, we find that the main advantages of the Southeast region stem from a relatively high manufacturing base and relatively low taxes. Comparing urban with rural counties, we find that urban counties possess more favorable average values for nearly all the explanatory variables.","DOI":"10.1111/0022-4146.00177","language":"en","author":[{"family":"Coughlin","given":"Cletus C."},{"family":"Segev","given":"Eran"}],"issued":{"year":2000},"accessed":{"year":2012,"month":8,"day":6},"page-first":"323–351"}}],"schema":"https://github.com/citation-style-language/schema/raw/master/csl-citation.json"} </w:instrText>
      </w:r>
      <w:r w:rsidRPr="00534A84">
        <w:fldChar w:fldCharType="separate"/>
      </w:r>
      <w:r w:rsidRPr="00534A84">
        <w:t xml:space="preserve">Coughlin &amp; </w:t>
      </w:r>
      <w:proofErr w:type="spellStart"/>
      <w:r w:rsidRPr="00534A84">
        <w:t>Segev</w:t>
      </w:r>
      <w:proofErr w:type="spellEnd"/>
      <w:r w:rsidRPr="00534A84">
        <w:t xml:space="preserve"> (2000)</w:t>
      </w:r>
      <w:r w:rsidRPr="00534A84">
        <w:fldChar w:fldCharType="end"/>
      </w:r>
      <w:r w:rsidRPr="00534A84">
        <w:t xml:space="preserve"> find that a larger number of new foreign-owned manufacturing plants are planned in urban counties than in rural counties in the U.S between 1989 and 1994.</w:t>
      </w:r>
      <w:r w:rsidR="00FD5DC1" w:rsidRPr="00534A84">
        <w:t xml:space="preserve"> </w:t>
      </w:r>
      <w:r w:rsidR="00FD5DC1" w:rsidRPr="00534A84">
        <w:fldChar w:fldCharType="begin"/>
      </w:r>
      <w:r w:rsidR="00DE6F78" w:rsidRPr="00534A84">
        <w:instrText xml:space="preserve"> ADDIN ZOTERO_ITEM CSL_CITATION {"citationID":"a6j4vvm3n","properties":{"formattedCitation":"(Chadee, Qiu, &amp; Rose, 2003)","plainCitation":"(Chadee, Qiu, &amp; Rose, 2003)"},"citationItems":[{"id":318,"uris":["http://zotero.org/users/1061041/items/TADWNJJ2"],"uri":["http://zotero.org/users/1061041/items/TADWNJJ2"],"itemData":{"id":318,"type":"article-journal","title":"FDI location at the subnational level: a study of EJVs in China","container-title":"Journal of Business Research","page":"835-845","volume":"56","issue":"10","abstract":"The location of FDI activities by MNEs is of interest to international business researchers, especially in light of the rapidly changing economic landscapes in many regions of the world. This paper adds to the literature on MNEs' location choices, focusing on how business characteristics are related to location, in a sample of 6430 foreign equity joint ventures (EJVs) in China during 1984–1996. The results show that the duration of the EJV agreement, the origin of the foreign investor, and the type of business activity are related to the location of the EJVs' business activities within China. Significant differences are noted in the locations of ventures in the manufacturing and service sectors, and there is evidence of an increasing preference for MNEs to locate their activities in China's large, metropolitan cities. These findings reflect the dynamic nature of government policies toward FDI in China and their impact on the location choices of MNEs.","DOI":"10.1016/S0148-2963(02)00471-X","shortTitle":"FDI location at the subnational level","author":[{"family":"Chadee","given":"Doren D."},{"family":"Qiu","given":"Feng"},{"family":"Rose","given":"Elizabeth L."}],"issued":{"year":2003,"month":10},"accessed":{"year":2012,"month":8,"day":6},"page-first":"835"}}],"schema":"https://github.com/citation-style-language/schema/raw/master/csl-citation.json"} </w:instrText>
      </w:r>
      <w:r w:rsidR="00FD5DC1" w:rsidRPr="00534A84">
        <w:fldChar w:fldCharType="separate"/>
      </w:r>
      <w:proofErr w:type="spellStart"/>
      <w:r w:rsidR="00FD5DC1" w:rsidRPr="00534A84">
        <w:t>Chadee</w:t>
      </w:r>
      <w:proofErr w:type="spellEnd"/>
      <w:r w:rsidR="00FD5DC1" w:rsidRPr="00534A84">
        <w:t xml:space="preserve">, </w:t>
      </w:r>
      <w:proofErr w:type="spellStart"/>
      <w:r w:rsidR="00FD5DC1" w:rsidRPr="00534A84">
        <w:t>Qiu</w:t>
      </w:r>
      <w:proofErr w:type="spellEnd"/>
      <w:r w:rsidR="00FD5DC1" w:rsidRPr="00534A84">
        <w:t>, &amp; Rose (2003)</w:t>
      </w:r>
      <w:r w:rsidR="00FD5DC1" w:rsidRPr="00534A84">
        <w:fldChar w:fldCharType="end"/>
      </w:r>
      <w:r w:rsidR="00FD5DC1" w:rsidRPr="00534A84">
        <w:t xml:space="preserve"> find that foreign equity joint ventures in China its service sector “tend to locate their operations in major metropolitan cities”. Though the body of literature is still small, it suggests that foreign direct investment is more prevalent in the more urbanized areas. This would also suggest that foreign direct investment shifts employment de</w:t>
      </w:r>
      <w:r w:rsidR="00A074EF" w:rsidRPr="00534A84">
        <w:t xml:space="preserve">mand towards the urban regions. </w:t>
      </w:r>
    </w:p>
    <w:p w:rsidR="009455BF" w:rsidRPr="00534A84" w:rsidRDefault="009455BF" w:rsidP="009455BF">
      <w:r w:rsidRPr="00534A84">
        <w:br w:type="page"/>
      </w:r>
    </w:p>
    <w:p w:rsidR="00711419" w:rsidRPr="00534A84" w:rsidRDefault="00711419" w:rsidP="00711419">
      <w:pPr>
        <w:pStyle w:val="Kop1"/>
      </w:pPr>
      <w:bookmarkStart w:id="62" w:name="_Toc332827581"/>
      <w:bookmarkStart w:id="63" w:name="_Toc332904760"/>
      <w:bookmarkStart w:id="64" w:name="_Ref333250961"/>
      <w:r w:rsidRPr="00534A84">
        <w:lastRenderedPageBreak/>
        <w:t>Policy and foreign direct investment</w:t>
      </w:r>
      <w:bookmarkEnd w:id="62"/>
      <w:bookmarkEnd w:id="63"/>
      <w:bookmarkEnd w:id="64"/>
    </w:p>
    <w:p w:rsidR="00DA0270" w:rsidRPr="00534A84" w:rsidRDefault="00253965" w:rsidP="00DA0270">
      <w:r w:rsidRPr="00534A84">
        <w:t xml:space="preserve">Attracting foreign direct investment figures prominently in the list of policy priorities of many governments. </w:t>
      </w:r>
      <w:r w:rsidRPr="00534A84">
        <w:fldChar w:fldCharType="begin"/>
      </w:r>
      <w:r w:rsidR="00F85886" w:rsidRPr="00534A84">
        <w:instrText xml:space="preserve"> ADDIN ZOTERO_ITEM CSL_CITATION {"citationID":"2glhclk1h","properties":{"formattedCitation":"{\\rtf (G\\uc0\\u246{}rg &amp; Greenway, 2001)}","plainCitation":"(Görg &amp; Greenway, 2001)","dontUpdate":true},"citationItems":[{"id":262,"uris":["http://zotero.org/users/1061041/items/UAPBDFRT"],"uri":["http://zotero.org/users/1061041/items/UAPBDFRT"],"itemData":{"id":262,"type":"book","title":"Foreign direct investment and intra-industry spillovers: a review of the literature","publisher":"GEP","URL":"http://www.econstor.eu/dspace/bitstream/10419/2709/1/343806371.pdf","shortTitle":"Foreign direct investment and intra-industry spillovers","author":[{"family":"Görg","given":"Holger"},{"family":"Greenaway","given":"David"}],"issued":{"year":2001},"accessed":{"year":2012,"month":7,"day":18}}}],"schema":"https://github.com/citation-style-language/schema/raw/master/csl-citation.json"} </w:instrText>
      </w:r>
      <w:r w:rsidRPr="00534A84">
        <w:fldChar w:fldCharType="separate"/>
      </w:r>
      <w:r w:rsidRPr="00534A84">
        <w:t>(</w:t>
      </w:r>
      <w:proofErr w:type="spellStart"/>
      <w:r w:rsidRPr="00534A84">
        <w:t>Görg</w:t>
      </w:r>
      <w:proofErr w:type="spellEnd"/>
      <w:r w:rsidRPr="00534A84">
        <w:t xml:space="preserve"> &amp; Green</w:t>
      </w:r>
      <w:r w:rsidR="0003644F" w:rsidRPr="00534A84">
        <w:t>a</w:t>
      </w:r>
      <w:r w:rsidRPr="00534A84">
        <w:t>way, 2001)</w:t>
      </w:r>
      <w:r w:rsidRPr="00534A84">
        <w:fldChar w:fldCharType="end"/>
      </w:r>
      <w:r w:rsidRPr="00534A84">
        <w:t xml:space="preserve"> </w:t>
      </w:r>
      <w:r w:rsidR="00405D6D" w:rsidRPr="00534A84">
        <w:t xml:space="preserve">Mainly because policymakers still view foreign direct investment as a key factor in promoting economic growth. </w:t>
      </w:r>
      <w:r w:rsidR="00DA0270" w:rsidRPr="00534A84">
        <w:t xml:space="preserve">Policymakers have a multitude of tools at their disposal to try and influence </w:t>
      </w:r>
      <w:r w:rsidR="00AA6B57" w:rsidRPr="00534A84">
        <w:t>the level and composition</w:t>
      </w:r>
      <w:r w:rsidR="00DA0270" w:rsidRPr="00534A84">
        <w:t xml:space="preserve"> of </w:t>
      </w:r>
      <w:r w:rsidR="00AA6B57" w:rsidRPr="00534A84">
        <w:t xml:space="preserve">inward </w:t>
      </w:r>
      <w:r w:rsidR="00DA0270" w:rsidRPr="00534A84">
        <w:t>foreign direct investment</w:t>
      </w:r>
      <w:r w:rsidR="00AA6B57" w:rsidRPr="00534A84">
        <w:t xml:space="preserve"> to</w:t>
      </w:r>
      <w:r w:rsidR="00DA0270" w:rsidRPr="00534A84">
        <w:t xml:space="preserve"> their country. </w:t>
      </w:r>
      <w:r w:rsidR="00254321" w:rsidRPr="00534A84">
        <w:t>Host countries are ever changing in their attitudes towards foreign direc</w:t>
      </w:r>
      <w:r w:rsidR="002F20DB" w:rsidRPr="00534A84">
        <w:t>t investment. The current trend in policy is</w:t>
      </w:r>
      <w:r w:rsidR="00AA6B57" w:rsidRPr="00534A84">
        <w:t xml:space="preserve"> to</w:t>
      </w:r>
      <w:r w:rsidR="002F20DB" w:rsidRPr="00534A84">
        <w:t xml:space="preserve"> “increasingly focus on the quality – and not only on the quantity – of investment.” </w:t>
      </w:r>
      <w:r w:rsidR="002F20DB" w:rsidRPr="00534A84">
        <w:fldChar w:fldCharType="begin"/>
      </w:r>
      <w:r w:rsidR="002F20DB" w:rsidRPr="00534A84">
        <w:instrText xml:space="preserve"> ADDIN ZOTERO_ITEM CSL_CITATION {"citationID":"2djqvmtdf6","properties":{"formattedCitation":"(UNCTAD, 2012)","plainCitation":"(UNCTAD, 2012)"},"citationItems":[{"id":74,"uris":["http://zotero.org/users/1061041/items/UX8UGU3E"],"uri":["http://zotero.org/users/1061041/items/UX8UGU3E"],"itemData":{"id":74,"type":"book","title":"World Investment Report 2012: Towards a New Generation of Investment Policies","publisher":"United Nations Conference on Trade and Development","URL":"http://www.unctad-docs.org/files/UNCTAD-WIR2012-Full-en.pdf","shortTitle":"WIR2012","author":[{"family":"UNCTAD","given":""}],"issued":{"year":2012}}}],"schema":"https://github.com/citation-style-language/schema/raw/master/csl-citation.json"} </w:instrText>
      </w:r>
      <w:r w:rsidR="002F20DB" w:rsidRPr="00534A84">
        <w:fldChar w:fldCharType="separate"/>
      </w:r>
      <w:r w:rsidR="002F20DB" w:rsidRPr="00534A84">
        <w:t>(UNCTAD, 2012)</w:t>
      </w:r>
      <w:r w:rsidR="002F20DB" w:rsidRPr="00534A84">
        <w:fldChar w:fldCharType="end"/>
      </w:r>
      <w:r w:rsidR="00F84267" w:rsidRPr="00534A84">
        <w:t xml:space="preserve"> </w:t>
      </w:r>
    </w:p>
    <w:p w:rsidR="0003644F" w:rsidRPr="00534A84" w:rsidRDefault="0003644F" w:rsidP="00DA0270">
      <w:r w:rsidRPr="00534A84">
        <w:t>Most of the literature pertaining policy and foreign direct investment, is of a more general nature and tries to assess the effects of policy measure</w:t>
      </w:r>
      <w:r w:rsidR="00AF007D" w:rsidRPr="00534A84">
        <w:t xml:space="preserve"> on attracting foreign direct investment</w:t>
      </w:r>
      <w:r w:rsidRPr="00534A84">
        <w:t>.</w:t>
      </w:r>
      <w:r w:rsidR="00AF007D" w:rsidRPr="00534A84">
        <w:t xml:space="preserve"> </w:t>
      </w:r>
      <w:r w:rsidR="00B21F8C" w:rsidRPr="00534A84">
        <w:t>Drawing from the current body of literature it is hard to identify the direct policy effects on employment through foreign direct investment. However if we accept the disputable</w:t>
      </w:r>
      <w:r w:rsidR="00AF007D" w:rsidRPr="00534A84">
        <w:t>, but often referred to</w:t>
      </w:r>
      <w:r w:rsidR="00B21F8C" w:rsidRPr="00534A84">
        <w:t xml:space="preserve"> notion that </w:t>
      </w:r>
      <w:r w:rsidR="003B55E9" w:rsidRPr="00534A84">
        <w:t xml:space="preserve">foreign direct investment </w:t>
      </w:r>
      <w:r w:rsidR="00AF007D" w:rsidRPr="00534A84">
        <w:t>has a larger potential to impact total factor production than indigenous investment. Foreign direct investment would then be</w:t>
      </w:r>
      <w:r w:rsidR="00B21F8C" w:rsidRPr="00534A84">
        <w:t xml:space="preserve"> inherently beneficial for employment, </w:t>
      </w:r>
      <w:r w:rsidR="00AF007D" w:rsidRPr="00534A84">
        <w:t xml:space="preserve">as a result </w:t>
      </w:r>
      <w:r w:rsidR="00B21F8C" w:rsidRPr="00534A84">
        <w:t>we can make some assertions on foreign direct investment policy.</w:t>
      </w:r>
    </w:p>
    <w:p w:rsidR="00330DD3" w:rsidRPr="00534A84" w:rsidRDefault="00F84267" w:rsidP="00DA0270">
      <w:r w:rsidRPr="00534A84">
        <w:t xml:space="preserve">Government intervention can take place in several forms. One of these factors is trade policy, </w:t>
      </w:r>
      <w:r w:rsidRPr="00534A84">
        <w:fldChar w:fldCharType="begin"/>
      </w:r>
      <w:r w:rsidR="00DE6F78" w:rsidRPr="00534A84">
        <w:instrText xml:space="preserve"> ADDIN ZOTERO_ITEM CSL_CITATION {"citationID":"2n660luab8","properties":{"formattedCitation":"(Balasubramanyam, Salisu, &amp; Sapsford, 1996)","plainCitation":"(Balasubramanyam, Salisu, &amp; Sapsford, 1996)"},"citationItems":[{"id":61,"uris":["http://zotero.org/users/1061041/items/C953AGAI"],"uri":["http://zotero.org/users/1061041/items/C953AGAI"],"itemData":{"id":61,"type":"article-journal","title":"Foreign Direct Investment and Growth in EP and is Countries","container-title":"The Economic Journal","page":"92-105","volume":"106","issue":"434","abstract":"This paper examines, within a new growth theory framework, the role which foreign direct investment (FDI) plays in the growth process in the context of developing countries characterised by differing trade policy regimes. The paper tests (using cross-section data relating to a sample of forty-six developing countries) the hypothesis advanced by Jagdish Bhagwati, according to which the beneficial effect of FDI, in terms of enhanced economic growth, is stronger in those countries which pursue an outwardly oriented trade policy than it is in those countries adopting an inwardly oriented policy.","DOI":"10.2307/2234933","note":"ArticleType: research-article / Full publication date: Jan., 1996 / Copyright © 1996 Royal Economic Society","author":[{"family":"Balasubramanyam","given":"V. N."},{"family":"Salisu","given":"M."},{"family":"Sapsford","given":"David"}],"issued":{"year":1996,"month":1,"day":1},"accessed":{"year":2012,"month":8,"day":9},"page-first":"92"}}],"schema":"https://github.com/citation-style-language/schema/raw/master/csl-citation.json"} </w:instrText>
      </w:r>
      <w:r w:rsidRPr="00534A84">
        <w:fldChar w:fldCharType="separate"/>
      </w:r>
      <w:proofErr w:type="spellStart"/>
      <w:r w:rsidRPr="00534A84">
        <w:t>Balasubramanyam</w:t>
      </w:r>
      <w:proofErr w:type="spellEnd"/>
      <w:r w:rsidRPr="00534A84">
        <w:t xml:space="preserve">, </w:t>
      </w:r>
      <w:proofErr w:type="spellStart"/>
      <w:r w:rsidRPr="00534A84">
        <w:t>Salisu</w:t>
      </w:r>
      <w:proofErr w:type="spellEnd"/>
      <w:r w:rsidRPr="00534A84">
        <w:t xml:space="preserve">, &amp; </w:t>
      </w:r>
      <w:proofErr w:type="spellStart"/>
      <w:r w:rsidRPr="00534A84">
        <w:t>Sapsford</w:t>
      </w:r>
      <w:proofErr w:type="spellEnd"/>
      <w:r w:rsidRPr="00534A84">
        <w:t xml:space="preserve"> (1996)</w:t>
      </w:r>
      <w:r w:rsidRPr="00534A84">
        <w:fldChar w:fldCharType="end"/>
      </w:r>
      <w:r w:rsidR="0003644F" w:rsidRPr="00534A84">
        <w:t xml:space="preserve"> find some evidence that the beneficial effect of foreign direct investment is stronger in those countries that pursue an outwardly oriented trade policy than those countries adopting an inwardly oriented policy.</w:t>
      </w:r>
    </w:p>
    <w:p w:rsidR="003B55E9" w:rsidRPr="00534A84" w:rsidRDefault="004D3C2F" w:rsidP="00DA0270">
      <w:r w:rsidRPr="00534A84">
        <w:fldChar w:fldCharType="begin"/>
      </w:r>
      <w:r w:rsidR="00DE6F78" w:rsidRPr="00534A84">
        <w:instrText xml:space="preserve"> ADDIN ZOTERO_ITEM CSL_CITATION {"citationID":"tdkb5omta","properties":{"formattedCitation":"(Gastanaga, Nugent, &amp; Pashamova, 1998)","plainCitation":"(Gastanaga, Nugent, &amp; Pashamova, 1998)"},"citationItems":[{"id":71,"uris":["http://zotero.org/users/1061041/items/EAU47WPB"],"uri":["http://zotero.org/users/1061041/items/EAU47WPB"],"itemData":{"id":71,"type":"article-journal","title":"Host country reforms and FDI inflows: How much difference do they make?","container-title":"World Development","page":"1299-1314","volume":"26","issue":"7","abstract":"Summary\nThis study examines the effects of various policies on foreign direct investment (FDI) flows from the perspective of the “eclectic theory” of international investment, and hence the advantages of foreign ownership, host country location, and internationalization. Host country policies can influence FDI flows primarily through their influence on the advantages of location in the host country. Pooled cross-section and time-series data for 49 less-developed countries (LDCs) over 1970–95 are used to examine the effects of several different types of policy/institutional variables, including corporate tax rates, tariff rates, the degree of openness to international capital flows, exchange rate distortions, contract enforcement, nationalization risk, bureaucratic delay and corruption. A multivariate analysis of the effects on FDI flows of each type of policy, with and without controls for other relevant determinants is conducted. Two different sources of FDI data are employed as well as two different measures of capital controls. Although there are methodological problems in estimation, and especially collinearity problems, and relatively severe availability constraints for some of the relevant measures, the results demonstrate the relevance and importance for FDI flows of many of the policy/institutional variables under study. They also indicate that the results from panel methods yield results that differ rather significantly from those obtained from pure cross-section analysis. Because of complementarity between the various elements of a healthy investment climate, the effects of some policy reforms estimated from models which do not control for changes in other policies may overstate the effectiveness of individual policy reforms.","DOI":"10.1016/S0305-750X(98)00049-7","shortTitle":"Host country reforms and FDI inflows","author":[{"family":"Gastanaga","given":"Victor M."},{"family":"Nugent","given":"Jeffrey B."},{"family":"Pashamova","given":"Bistra"}],"issued":{"year":1998,"month":7},"accessed":{"year":2012,"month":8,"day":10},"page-first":"1299"}}],"schema":"https://github.com/citation-style-language/schema/raw/master/csl-citation.json"} </w:instrText>
      </w:r>
      <w:r w:rsidRPr="00534A84">
        <w:fldChar w:fldCharType="separate"/>
      </w:r>
      <w:proofErr w:type="spellStart"/>
      <w:r w:rsidRPr="00534A84">
        <w:t>Gastanaga</w:t>
      </w:r>
      <w:proofErr w:type="spellEnd"/>
      <w:r w:rsidRPr="00534A84">
        <w:t xml:space="preserve">, Nugent, &amp; </w:t>
      </w:r>
      <w:proofErr w:type="spellStart"/>
      <w:r w:rsidRPr="00534A84">
        <w:t>Pashamova</w:t>
      </w:r>
      <w:proofErr w:type="spellEnd"/>
      <w:r w:rsidRPr="00534A84">
        <w:t xml:space="preserve"> (1998)</w:t>
      </w:r>
      <w:r w:rsidRPr="00534A84">
        <w:fldChar w:fldCharType="end"/>
      </w:r>
      <w:r w:rsidRPr="00534A84">
        <w:t xml:space="preserve"> examined the effects of various policies on foreign direct investment in 49 less-developed countries over the period of 1970-95. One of their findings is that corporate tax rates have a negative impact on attracting foreign direct investment.</w:t>
      </w:r>
      <w:r w:rsidR="003B55E9" w:rsidRPr="00534A84">
        <w:t xml:space="preserve"> Another is that the level of corruption in the host country is also negatively correlated with foreign direct investment flows. Similar results were found by </w:t>
      </w:r>
      <w:r w:rsidR="003B55E9" w:rsidRPr="00534A84">
        <w:fldChar w:fldCharType="begin"/>
      </w:r>
      <w:r w:rsidR="003B55E9" w:rsidRPr="00534A84">
        <w:instrText xml:space="preserve"> ADDIN ZOTERO_ITEM CSL_CITATION {"citationID":"1to2ifef87","properties":{"formattedCitation":"(Wei, 2000)","plainCitation":"(Wei, 2000)"},"citationItems":[{"id":77,"uris":["http://zotero.org/users/1061041/items/2MAF5FRW"],"uri":["http://zotero.org/users/1061041/items/2MAF5FRW"],"itemData":{"id":77,"type":"article-journal","title":"How Taxing is Corruption on International Investors?","container-title":"The Review of Economics and Statistics","page":"1-11","volume":"82","issue":"1","abstract":"This paper studies the effect of corruption on foreign direct investment. The sample covers bilateral investment from twelve source countries to 45 host countries. There are two central findings. First, a rise in either the tax rate on multinational firms or the corruption level in a host country reduces inward foreign direct investment (FDI). In a benchmark estimation, an increase in the corruption level from that of Singapore to that of Mexico would have the same negative effect on inward FDI as raising the tax rate by fifty percentage points. Second, American investors are averse to corruption in host countries, but not necessarily more so than average OECD investors, in spite of the U.S. Foreign Corrupt Practices Act of 1977.","note":"ArticleType: research-article / Full publication date: Feb., 2000 / Copyright © 2000 The MIT Press","author":[{"family":"Wei","given":"Shang-Jin"}],"issued":{"year":2000,"month":2,"day":1},"accessed":{"year":2012,"month":8,"day":10},"page-first":"1"}}],"schema":"https://github.com/citation-style-language/schema/raw/master/csl-citation.json"} </w:instrText>
      </w:r>
      <w:r w:rsidR="003B55E9" w:rsidRPr="00534A84">
        <w:fldChar w:fldCharType="separate"/>
      </w:r>
      <w:r w:rsidR="003B55E9" w:rsidRPr="00534A84">
        <w:t>Wei (2000)</w:t>
      </w:r>
      <w:r w:rsidR="003B55E9" w:rsidRPr="00534A84">
        <w:fldChar w:fldCharType="end"/>
      </w:r>
      <w:r w:rsidR="003B55E9" w:rsidRPr="00534A84">
        <w:t xml:space="preserve"> “an increase in either the tax rate on multinational firms or the corruption level in the host governments would reduce inward foreign direct investment</w:t>
      </w:r>
      <w:r w:rsidR="00AF007D" w:rsidRPr="00534A84">
        <w:t>.</w:t>
      </w:r>
      <w:r w:rsidR="003B55E9" w:rsidRPr="00534A84">
        <w:t>”</w:t>
      </w:r>
    </w:p>
    <w:p w:rsidR="009455BF" w:rsidRPr="00534A84" w:rsidRDefault="00F85886" w:rsidP="00DA0270">
      <w:r w:rsidRPr="00534A84">
        <w:fldChar w:fldCharType="begin"/>
      </w:r>
      <w:r w:rsidRPr="00534A84">
        <w:instrText xml:space="preserve"> ADDIN ZOTERO_ITEM CSL_CITATION {"citationID":"2knv5qin2d","properties":{"formattedCitation":"{\\rtf (G\\uc0\\u246{}rg &amp; Greenaway, 2001)}","plainCitation":"(Görg &amp; Greenaway, 2001)"},"citationItems":[{"id":262,"uris":["http://zotero.org/users/1061041/items/UAPBDFRT"],"uri":["http://zotero.org/users/1061041/items/UAPBDFRT"],"itemData":{"id":262,"type":"book","title":"Foreign direct investment and intra-industry spillovers: a review of the literature","publisher":"GEP","URL":"http://www.econstor.eu/dspace/bitstream/10419/2709/1/343806371.pdf","shortTitle":"Foreign direct investment and intra-industry spillovers","author":[{"family":"Görg","given":"Holger"},{"family":"Greenaway","given":"David"}],"issued":{"year":2001},"accessed":{"year":2012,"month":7,"day":18}}}],"schema":"https://github.com/citation-style-language/schema/raw/master/csl-citation.json"} </w:instrText>
      </w:r>
      <w:r w:rsidRPr="00534A84">
        <w:fldChar w:fldCharType="separate"/>
      </w:r>
      <w:proofErr w:type="spellStart"/>
      <w:r w:rsidRPr="00534A84">
        <w:t>Görg</w:t>
      </w:r>
      <w:proofErr w:type="spellEnd"/>
      <w:r w:rsidRPr="00534A84">
        <w:t xml:space="preserve"> &amp; Greenaway (2001)</w:t>
      </w:r>
      <w:r w:rsidRPr="00534A84">
        <w:fldChar w:fldCharType="end"/>
      </w:r>
      <w:r w:rsidR="00486DB2" w:rsidRPr="00534A84">
        <w:t xml:space="preserve"> conclude in their </w:t>
      </w:r>
      <w:r w:rsidR="00330DD3" w:rsidRPr="00534A84">
        <w:t xml:space="preserve">extensive </w:t>
      </w:r>
      <w:r w:rsidR="00486DB2" w:rsidRPr="00534A84">
        <w:t xml:space="preserve">literature review </w:t>
      </w:r>
      <w:r w:rsidRPr="00534A84">
        <w:t xml:space="preserve">that overall the current literature on policy suggest that government intervention should be focused on providing a supportive economic environment. This primarily means policies targeted at education and </w:t>
      </w:r>
      <w:r w:rsidRPr="00534A84">
        <w:lastRenderedPageBreak/>
        <w:t>training to raise the general level of skills and policies geared towards improving the infrastructure to improve transportation and communication networks.</w:t>
      </w:r>
      <w:r w:rsidR="00555784" w:rsidRPr="00534A84">
        <w:t xml:space="preserve"> These policies would raise the attractiveness for foreign investors as well as potentially increase the benefits from possible spillover effects.</w:t>
      </w:r>
    </w:p>
    <w:p w:rsidR="009455BF" w:rsidRPr="00534A84" w:rsidRDefault="009455BF" w:rsidP="009455BF">
      <w:r w:rsidRPr="00534A84">
        <w:br w:type="page"/>
      </w:r>
    </w:p>
    <w:p w:rsidR="00151524" w:rsidRPr="00534A84" w:rsidRDefault="00151524" w:rsidP="00151524">
      <w:pPr>
        <w:pStyle w:val="Kop1"/>
      </w:pPr>
      <w:bookmarkStart w:id="65" w:name="_Toc330649104"/>
      <w:bookmarkStart w:id="66" w:name="_Toc332827582"/>
      <w:bookmarkStart w:id="67" w:name="_Toc332904761"/>
      <w:bookmarkStart w:id="68" w:name="_Ref333250962"/>
      <w:r w:rsidRPr="00534A84">
        <w:lastRenderedPageBreak/>
        <w:t>Conclusions</w:t>
      </w:r>
      <w:bookmarkEnd w:id="65"/>
      <w:bookmarkEnd w:id="66"/>
      <w:bookmarkEnd w:id="67"/>
      <w:bookmarkEnd w:id="68"/>
    </w:p>
    <w:p w:rsidR="00151524" w:rsidRPr="00534A84" w:rsidRDefault="00151524" w:rsidP="00151524">
      <w:r w:rsidRPr="00534A84">
        <w:t xml:space="preserve">Foreign direct investment is an important factor in economic development and has a major influence on employment. The key defining feature of foreign direct investment compared to indirect types of investment is the level of control. Foreign direct investment influences employment in a number of ways, and on different dimensions. It can have both a direct and, or indirect effect on the quantity, quality, and location of employment. </w:t>
      </w:r>
    </w:p>
    <w:p w:rsidR="00151524" w:rsidRPr="00534A84" w:rsidRDefault="00151524" w:rsidP="00151524">
      <w:r w:rsidRPr="00534A84">
        <w:t>The direct effects of foreign direct investment on the quantity of employment differ between the modes of entry. For greenfield entry the current literature is almost unanimous on their conclusion that greenfield investment creates jobs. Regarding merger and acquisition type of investment the research is slightly more complex and the results more ambiguous. Some find evidence for job creation, others for job destruction. Furthermore an initial decrease in employment may change to an increase in the longer run. Moreover an observed decrease in jobs could very well have been even bigger without the merger and acquisition activity.</w:t>
      </w:r>
    </w:p>
    <w:p w:rsidR="00151524" w:rsidRPr="00534A84" w:rsidRDefault="00151524" w:rsidP="00151524">
      <w:r w:rsidRPr="00534A84">
        <w:t xml:space="preserve">The indirect effects on the employment quantity depend largely on the amount of local linkages the foreign controlled firms have. There is little convergence in the literature on the subject of linkages so no general conclusion can be reached. Related to the concept of linkages is whether foreign direct investment crowds in local investment, or if it crowds out indigenous firms. Again the literature is ambiguous, though it suggests that for developing countries the positive effects are little or the effects are even negative. For developed countries the effects are similar though they may be offset in the long run with net entry in the same or complementary industries. </w:t>
      </w:r>
    </w:p>
    <w:p w:rsidR="00151524" w:rsidRPr="00534A84" w:rsidRDefault="00151524" w:rsidP="00151524">
      <w:r w:rsidRPr="00534A84">
        <w:t xml:space="preserve">Regarding the quality of employment both the wages and productivity of employees were considered. Foreign controlled firms tend to pay higher wages and there is some, though little, evidence that these wages tend to spillover to domestic firms. Most evidence of wage spillovers was found in developed countries. The lack of evidence in developing countries, or even some indications of negative spillovers are argued to be because of the larger gap between foreign and domestic firms. Like the wages, the productivity in foreign controlled firms tend to be higher, however the effects on domestic firms seem to differ. </w:t>
      </w:r>
    </w:p>
    <w:p w:rsidR="00151524" w:rsidRPr="00534A84" w:rsidRDefault="00151524" w:rsidP="00151524">
      <w:r w:rsidRPr="00534A84">
        <w:lastRenderedPageBreak/>
        <w:t>The body of literature on the effects of foreign direct investment on the location of employment is still very small. Nevertheless there are some indications that foreign direct investment shifts employment to areas with high unemployment as well as urban regions.</w:t>
      </w:r>
    </w:p>
    <w:p w:rsidR="00151524" w:rsidRDefault="00151524" w:rsidP="00151524">
      <w:r w:rsidRPr="00534A84">
        <w:t>Overall it is clear that foreign direct investment has a large impact on employment and on all its dimensions. While there is still much debate on the exact partial effects of foreign direct investment, overall the current body of literature tends to be slightly in favor of inward foreign direct investment. Which is also the position taken by most policymakers who implement a wide array of policies to attract foreign direct investment. The literature seems to suggest the best way to do so is by providing a supportive economic environment.</w:t>
      </w:r>
    </w:p>
    <w:p w:rsidR="003827DC" w:rsidRPr="00534A84" w:rsidRDefault="003827DC" w:rsidP="00151524">
      <w:r>
        <w:t xml:space="preserve">If there is a general conclusion surrounding the topic of foreign direct investment that can be reached, it is that its intricateness makes it very hard to identify and disentangle the different effects. And more scientific effort is still required to map and completely understand the full array of mechanisms set in motion because of, as well as the </w:t>
      </w:r>
      <w:r w:rsidR="005F2BB6">
        <w:t xml:space="preserve">different direct </w:t>
      </w:r>
      <w:r>
        <w:t>effects of</w:t>
      </w:r>
      <w:r w:rsidR="005F2BB6">
        <w:t>,</w:t>
      </w:r>
      <w:r>
        <w:t xml:space="preserve"> foreign direct investment. </w:t>
      </w:r>
    </w:p>
    <w:p w:rsidR="004A0B28" w:rsidRPr="00534A84" w:rsidRDefault="004A0B28">
      <w:pPr>
        <w:spacing w:line="276" w:lineRule="auto"/>
        <w:rPr>
          <w:rFonts w:eastAsiaTheme="majorEastAsia"/>
          <w:b/>
          <w:bCs/>
          <w:sz w:val="32"/>
          <w:szCs w:val="32"/>
        </w:rPr>
      </w:pPr>
      <w:bookmarkStart w:id="69" w:name="_Toc332827583"/>
      <w:r w:rsidRPr="00534A84">
        <w:br w:type="page"/>
      </w:r>
    </w:p>
    <w:p w:rsidR="00151524" w:rsidRPr="00534A84" w:rsidRDefault="00151524" w:rsidP="002E01EE">
      <w:pPr>
        <w:pStyle w:val="Kop1"/>
        <w:numPr>
          <w:ilvl w:val="0"/>
          <w:numId w:val="0"/>
        </w:numPr>
        <w:ind w:left="432" w:hanging="432"/>
      </w:pPr>
      <w:bookmarkStart w:id="70" w:name="_Toc332904762"/>
      <w:r w:rsidRPr="00534A84">
        <w:lastRenderedPageBreak/>
        <w:t>Literature</w:t>
      </w:r>
      <w:bookmarkEnd w:id="69"/>
      <w:bookmarkEnd w:id="70"/>
    </w:p>
    <w:p w:rsidR="003332CF" w:rsidRPr="00534A84" w:rsidRDefault="003332CF" w:rsidP="003332CF">
      <w:pPr>
        <w:pStyle w:val="Bibliografie"/>
      </w:pPr>
      <w:r w:rsidRPr="00534A84">
        <w:fldChar w:fldCharType="begin"/>
      </w:r>
      <w:r w:rsidRPr="00534A84">
        <w:instrText xml:space="preserve"> ADDIN ZOTERO_BIBL {"custom":[]} CSL_BIBLIOGRAPHY </w:instrText>
      </w:r>
      <w:r w:rsidRPr="00534A84">
        <w:fldChar w:fldCharType="separate"/>
      </w:r>
      <w:proofErr w:type="spellStart"/>
      <w:r w:rsidRPr="00534A84">
        <w:t>Agosin</w:t>
      </w:r>
      <w:proofErr w:type="spellEnd"/>
      <w:r w:rsidRPr="00534A84">
        <w:t xml:space="preserve">, M. R., &amp; Machado, R. (2005). Foreign Investment in Developing Countries: Does it Crowd in Domestic Investment? </w:t>
      </w:r>
      <w:r w:rsidRPr="00534A84">
        <w:rPr>
          <w:i/>
          <w:iCs/>
        </w:rPr>
        <w:t>Oxford Development Studies</w:t>
      </w:r>
      <w:r w:rsidRPr="00534A84">
        <w:t xml:space="preserve">, </w:t>
      </w:r>
      <w:r w:rsidRPr="00534A84">
        <w:rPr>
          <w:i/>
          <w:iCs/>
        </w:rPr>
        <w:t>33</w:t>
      </w:r>
      <w:r w:rsidRPr="00534A84">
        <w:t>(2), 149–162. doi:10.1080/13600810500137749</w:t>
      </w:r>
    </w:p>
    <w:p w:rsidR="003332CF" w:rsidRPr="00534A84" w:rsidRDefault="003332CF" w:rsidP="003332CF">
      <w:pPr>
        <w:pStyle w:val="Bibliografie"/>
      </w:pPr>
      <w:r w:rsidRPr="00534A84">
        <w:t xml:space="preserve">Aitken, B., Harrison, A., &amp; </w:t>
      </w:r>
      <w:proofErr w:type="spellStart"/>
      <w:r w:rsidRPr="00534A84">
        <w:t>Lipsey</w:t>
      </w:r>
      <w:proofErr w:type="spellEnd"/>
      <w:r w:rsidRPr="00534A84">
        <w:t xml:space="preserve">, R. E. (1996). Wages and foreign ownership A comparative study of Mexico, Venezuela, and the United States. </w:t>
      </w:r>
      <w:r w:rsidRPr="00534A84">
        <w:rPr>
          <w:i/>
          <w:iCs/>
        </w:rPr>
        <w:t>Journal of International Economics</w:t>
      </w:r>
      <w:r w:rsidRPr="00534A84">
        <w:t xml:space="preserve">, </w:t>
      </w:r>
      <w:r w:rsidRPr="00534A84">
        <w:rPr>
          <w:i/>
          <w:iCs/>
        </w:rPr>
        <w:t>40</w:t>
      </w:r>
      <w:r w:rsidRPr="00534A84">
        <w:t>(3–4), 345–371. doi:10.1016/0022-1996(95)01410-1</w:t>
      </w:r>
    </w:p>
    <w:p w:rsidR="003332CF" w:rsidRPr="00534A84" w:rsidRDefault="003332CF" w:rsidP="003332CF">
      <w:pPr>
        <w:pStyle w:val="Bibliografie"/>
      </w:pPr>
      <w:proofErr w:type="spellStart"/>
      <w:r w:rsidRPr="00534A84">
        <w:t>Asafo-Adjei</w:t>
      </w:r>
      <w:proofErr w:type="spellEnd"/>
      <w:r w:rsidRPr="00534A84">
        <w:t>, A. (2009). Foreign direct investment and its importance to the economy of South Africa. Retrieved from http://uir.unisa.ac.za/handle/10500/1332</w:t>
      </w:r>
    </w:p>
    <w:p w:rsidR="003332CF" w:rsidRPr="00534A84" w:rsidRDefault="003332CF" w:rsidP="003332CF">
      <w:pPr>
        <w:pStyle w:val="Bibliografie"/>
      </w:pPr>
      <w:proofErr w:type="spellStart"/>
      <w:r w:rsidRPr="00534A84">
        <w:t>Balasubramanyam</w:t>
      </w:r>
      <w:proofErr w:type="spellEnd"/>
      <w:r w:rsidRPr="00534A84">
        <w:t xml:space="preserve">, V. N., </w:t>
      </w:r>
      <w:proofErr w:type="spellStart"/>
      <w:r w:rsidRPr="00534A84">
        <w:t>Salisu</w:t>
      </w:r>
      <w:proofErr w:type="spellEnd"/>
      <w:r w:rsidRPr="00534A84">
        <w:t xml:space="preserve">, M., &amp; </w:t>
      </w:r>
      <w:proofErr w:type="spellStart"/>
      <w:r w:rsidRPr="00534A84">
        <w:t>Sapsford</w:t>
      </w:r>
      <w:proofErr w:type="spellEnd"/>
      <w:r w:rsidRPr="00534A84">
        <w:t xml:space="preserve">, D. (1996). Foreign Direct Investment and Growth in EP and is Countries. </w:t>
      </w:r>
      <w:r w:rsidRPr="00534A84">
        <w:rPr>
          <w:i/>
          <w:iCs/>
        </w:rPr>
        <w:t>The Economic Journal</w:t>
      </w:r>
      <w:r w:rsidRPr="00534A84">
        <w:t xml:space="preserve">, </w:t>
      </w:r>
      <w:r w:rsidRPr="00534A84">
        <w:rPr>
          <w:i/>
          <w:iCs/>
        </w:rPr>
        <w:t>106</w:t>
      </w:r>
      <w:r w:rsidRPr="00534A84">
        <w:t>(434), 92–105. doi:10.2307/2234933</w:t>
      </w:r>
    </w:p>
    <w:p w:rsidR="003332CF" w:rsidRPr="00534A84" w:rsidRDefault="003332CF" w:rsidP="003332CF">
      <w:pPr>
        <w:pStyle w:val="Bibliografie"/>
      </w:pPr>
      <w:r w:rsidRPr="00534A84">
        <w:t xml:space="preserve">Barry, F., Bradley, J., &amp; O’Malley, E. (1999). Indigenous and foreign industry: characteristics and performance. </w:t>
      </w:r>
      <w:r w:rsidRPr="00534A84">
        <w:rPr>
          <w:i/>
          <w:iCs/>
        </w:rPr>
        <w:t>Barry, F.(1999), Understanding Ireland’s Economic Growth, Basingstoke [</w:t>
      </w:r>
      <w:proofErr w:type="spellStart"/>
      <w:r w:rsidRPr="00534A84">
        <w:rPr>
          <w:i/>
          <w:iCs/>
        </w:rPr>
        <w:t>ua</w:t>
      </w:r>
      <w:proofErr w:type="spellEnd"/>
      <w:r w:rsidRPr="00534A84">
        <w:rPr>
          <w:i/>
          <w:iCs/>
        </w:rPr>
        <w:t>], S</w:t>
      </w:r>
      <w:r w:rsidRPr="00534A84">
        <w:t>, 45–74.</w:t>
      </w:r>
    </w:p>
    <w:p w:rsidR="003332CF" w:rsidRPr="00534A84" w:rsidRDefault="003332CF" w:rsidP="003332CF">
      <w:pPr>
        <w:pStyle w:val="Bibliografie"/>
      </w:pPr>
      <w:proofErr w:type="spellStart"/>
      <w:r w:rsidRPr="00534A84">
        <w:t>Bedi</w:t>
      </w:r>
      <w:proofErr w:type="spellEnd"/>
      <w:r w:rsidRPr="00534A84">
        <w:t xml:space="preserve">, A. S., &amp; </w:t>
      </w:r>
      <w:proofErr w:type="spellStart"/>
      <w:r w:rsidRPr="00534A84">
        <w:t>Cielik</w:t>
      </w:r>
      <w:proofErr w:type="spellEnd"/>
      <w:r w:rsidRPr="00534A84">
        <w:t xml:space="preserve">, A. (2002). Wages and wage growth in Poland: The role of foreign direct investment. </w:t>
      </w:r>
      <w:r w:rsidRPr="00534A84">
        <w:rPr>
          <w:i/>
          <w:iCs/>
        </w:rPr>
        <w:t>Economics of Transition</w:t>
      </w:r>
      <w:r w:rsidRPr="00534A84">
        <w:t xml:space="preserve">, </w:t>
      </w:r>
      <w:r w:rsidRPr="00534A84">
        <w:rPr>
          <w:i/>
          <w:iCs/>
        </w:rPr>
        <w:t>10</w:t>
      </w:r>
      <w:r w:rsidRPr="00534A84">
        <w:t>(1), 1–27. doi:10.1111/1468-0351.00101</w:t>
      </w:r>
    </w:p>
    <w:p w:rsidR="003332CF" w:rsidRPr="00534A84" w:rsidRDefault="003332CF" w:rsidP="003332CF">
      <w:pPr>
        <w:pStyle w:val="Bibliografie"/>
      </w:pPr>
      <w:proofErr w:type="spellStart"/>
      <w:r w:rsidRPr="00534A84">
        <w:t>Billington</w:t>
      </w:r>
      <w:proofErr w:type="spellEnd"/>
      <w:r w:rsidRPr="00534A84">
        <w:t xml:space="preserve">, N. (1999). The location of foreign direct investment: an empirical analysis. </w:t>
      </w:r>
      <w:r w:rsidRPr="00534A84">
        <w:rPr>
          <w:i/>
          <w:iCs/>
        </w:rPr>
        <w:t>Applied economics</w:t>
      </w:r>
      <w:r w:rsidRPr="00534A84">
        <w:t xml:space="preserve">, </w:t>
      </w:r>
      <w:r w:rsidRPr="00534A84">
        <w:rPr>
          <w:i/>
          <w:iCs/>
        </w:rPr>
        <w:t>31</w:t>
      </w:r>
      <w:r w:rsidRPr="00534A84">
        <w:t>(1), 65–76.</w:t>
      </w:r>
    </w:p>
    <w:p w:rsidR="003332CF" w:rsidRPr="00534A84" w:rsidRDefault="003332CF" w:rsidP="003332CF">
      <w:pPr>
        <w:pStyle w:val="Bibliografie"/>
      </w:pPr>
      <w:proofErr w:type="spellStart"/>
      <w:r w:rsidRPr="00534A84">
        <w:t>Bjorvatn</w:t>
      </w:r>
      <w:proofErr w:type="spellEnd"/>
      <w:r w:rsidRPr="00534A84">
        <w:t xml:space="preserve">, K. (2000). </w:t>
      </w:r>
      <w:r w:rsidRPr="00534A84">
        <w:rPr>
          <w:i/>
          <w:iCs/>
        </w:rPr>
        <w:t>Foreign ownership and market entry</w:t>
      </w:r>
      <w:r w:rsidRPr="00534A84">
        <w:t xml:space="preserve">. LOS </w:t>
      </w:r>
      <w:proofErr w:type="spellStart"/>
      <w:r w:rsidRPr="00534A84">
        <w:t>senteret</w:t>
      </w:r>
      <w:proofErr w:type="spellEnd"/>
      <w:r w:rsidRPr="00534A84">
        <w:t xml:space="preserve">, </w:t>
      </w:r>
      <w:proofErr w:type="spellStart"/>
      <w:r w:rsidRPr="00534A84">
        <w:t>Norsk</w:t>
      </w:r>
      <w:proofErr w:type="spellEnd"/>
      <w:r w:rsidRPr="00534A84">
        <w:t xml:space="preserve"> </w:t>
      </w:r>
      <w:proofErr w:type="spellStart"/>
      <w:r w:rsidRPr="00534A84">
        <w:t>senter</w:t>
      </w:r>
      <w:proofErr w:type="spellEnd"/>
      <w:r w:rsidRPr="00534A84">
        <w:t xml:space="preserve"> for </w:t>
      </w:r>
      <w:proofErr w:type="spellStart"/>
      <w:r w:rsidRPr="00534A84">
        <w:t>forskning</w:t>
      </w:r>
      <w:proofErr w:type="spellEnd"/>
      <w:r w:rsidRPr="00534A84">
        <w:t xml:space="preserve"> </w:t>
      </w:r>
      <w:proofErr w:type="spellStart"/>
      <w:r w:rsidRPr="00534A84">
        <w:t>i</w:t>
      </w:r>
      <w:proofErr w:type="spellEnd"/>
      <w:r w:rsidRPr="00534A84">
        <w:t xml:space="preserve"> </w:t>
      </w:r>
      <w:proofErr w:type="spellStart"/>
      <w:r w:rsidRPr="00534A84">
        <w:t>ledelse</w:t>
      </w:r>
      <w:proofErr w:type="spellEnd"/>
      <w:r w:rsidRPr="00534A84">
        <w:t xml:space="preserve">, </w:t>
      </w:r>
      <w:proofErr w:type="spellStart"/>
      <w:r w:rsidRPr="00534A84">
        <w:t>organisasjon</w:t>
      </w:r>
      <w:proofErr w:type="spellEnd"/>
      <w:r w:rsidRPr="00534A84">
        <w:t xml:space="preserve"> </w:t>
      </w:r>
      <w:proofErr w:type="spellStart"/>
      <w:r w:rsidRPr="00534A84">
        <w:t>og</w:t>
      </w:r>
      <w:proofErr w:type="spellEnd"/>
      <w:r w:rsidRPr="00534A84">
        <w:t xml:space="preserve"> </w:t>
      </w:r>
      <w:proofErr w:type="spellStart"/>
      <w:r w:rsidRPr="00534A84">
        <w:t>styring</w:t>
      </w:r>
      <w:proofErr w:type="spellEnd"/>
      <w:r w:rsidRPr="00534A84">
        <w:t>. Retrieved from http://www.hapa.no/index.php/content/download/14113/399554/file/NOPEC_2001_2.pdf</w:t>
      </w:r>
    </w:p>
    <w:p w:rsidR="003332CF" w:rsidRPr="00534A84" w:rsidRDefault="003332CF" w:rsidP="003332CF">
      <w:pPr>
        <w:pStyle w:val="Bibliografie"/>
      </w:pPr>
      <w:proofErr w:type="spellStart"/>
      <w:r w:rsidRPr="00534A84">
        <w:t>Blomström</w:t>
      </w:r>
      <w:proofErr w:type="spellEnd"/>
      <w:r w:rsidRPr="00534A84">
        <w:t xml:space="preserve">, M. (1986). Foreign Investment and Productive Efficiency: The Case of Mexico. </w:t>
      </w:r>
      <w:r w:rsidRPr="00534A84">
        <w:rPr>
          <w:i/>
          <w:iCs/>
        </w:rPr>
        <w:t>The Journal of Industrial Economics</w:t>
      </w:r>
      <w:r w:rsidRPr="00534A84">
        <w:t xml:space="preserve">, </w:t>
      </w:r>
      <w:r w:rsidRPr="00534A84">
        <w:rPr>
          <w:i/>
          <w:iCs/>
        </w:rPr>
        <w:t>35</w:t>
      </w:r>
      <w:r w:rsidRPr="00534A84">
        <w:t>(1), 97–110. doi:10.2307/2098609</w:t>
      </w:r>
    </w:p>
    <w:p w:rsidR="003332CF" w:rsidRPr="00534A84" w:rsidRDefault="003332CF" w:rsidP="003332CF">
      <w:pPr>
        <w:pStyle w:val="Bibliografie"/>
      </w:pPr>
      <w:proofErr w:type="spellStart"/>
      <w:r w:rsidRPr="00534A84">
        <w:lastRenderedPageBreak/>
        <w:t>Blomström</w:t>
      </w:r>
      <w:proofErr w:type="spellEnd"/>
      <w:r w:rsidRPr="00534A84">
        <w:t xml:space="preserve">, M., &amp; </w:t>
      </w:r>
      <w:proofErr w:type="spellStart"/>
      <w:r w:rsidRPr="00534A84">
        <w:t>Kokko</w:t>
      </w:r>
      <w:proofErr w:type="spellEnd"/>
      <w:r w:rsidRPr="00534A84">
        <w:t xml:space="preserve">, A. (1998). Multinational Corporations and Spillovers. </w:t>
      </w:r>
      <w:r w:rsidRPr="00534A84">
        <w:rPr>
          <w:i/>
          <w:iCs/>
        </w:rPr>
        <w:t>Journal of Economic Surveys</w:t>
      </w:r>
      <w:r w:rsidRPr="00534A84">
        <w:t xml:space="preserve">, </w:t>
      </w:r>
      <w:r w:rsidRPr="00534A84">
        <w:rPr>
          <w:i/>
          <w:iCs/>
        </w:rPr>
        <w:t>12</w:t>
      </w:r>
      <w:r w:rsidRPr="00534A84">
        <w:t>(3), 247–277. doi:10.1111/1467-6419.00056</w:t>
      </w:r>
    </w:p>
    <w:p w:rsidR="003332CF" w:rsidRPr="00534A84" w:rsidRDefault="003332CF" w:rsidP="003332CF">
      <w:pPr>
        <w:pStyle w:val="Bibliografie"/>
      </w:pPr>
      <w:proofErr w:type="spellStart"/>
      <w:r w:rsidRPr="00534A84">
        <w:t>Blomström</w:t>
      </w:r>
      <w:proofErr w:type="spellEnd"/>
      <w:r w:rsidRPr="00534A84">
        <w:t xml:space="preserve">, M., &amp; </w:t>
      </w:r>
      <w:proofErr w:type="spellStart"/>
      <w:r w:rsidRPr="00534A84">
        <w:t>Persson</w:t>
      </w:r>
      <w:proofErr w:type="spellEnd"/>
      <w:r w:rsidRPr="00534A84">
        <w:t xml:space="preserve">, H. (1983). Foreign investment and spillover efficiency in an underdeveloped economy: Evidence from the Mexican manufacturing industry. </w:t>
      </w:r>
      <w:r w:rsidRPr="00534A84">
        <w:rPr>
          <w:i/>
          <w:iCs/>
        </w:rPr>
        <w:t>World Development</w:t>
      </w:r>
      <w:r w:rsidRPr="00534A84">
        <w:t xml:space="preserve">, </w:t>
      </w:r>
      <w:r w:rsidRPr="00534A84">
        <w:rPr>
          <w:i/>
          <w:iCs/>
        </w:rPr>
        <w:t>11</w:t>
      </w:r>
      <w:r w:rsidRPr="00534A84">
        <w:t>(6), 493–501. doi:10.1016/0305-750X(83)90016-5</w:t>
      </w:r>
    </w:p>
    <w:p w:rsidR="003332CF" w:rsidRPr="00534A84" w:rsidRDefault="003332CF" w:rsidP="003332CF">
      <w:pPr>
        <w:pStyle w:val="Bibliografie"/>
      </w:pPr>
      <w:proofErr w:type="spellStart"/>
      <w:r w:rsidRPr="00534A84">
        <w:t>Blomström</w:t>
      </w:r>
      <w:proofErr w:type="spellEnd"/>
      <w:r w:rsidRPr="00534A84">
        <w:t xml:space="preserve">, M., &amp; Wolff, E. N. (1994). </w:t>
      </w:r>
      <w:r w:rsidRPr="00534A84">
        <w:rPr>
          <w:i/>
          <w:iCs/>
        </w:rPr>
        <w:t>Multinational corporations and productivity convergence in Mexico</w:t>
      </w:r>
      <w:r w:rsidRPr="00534A84">
        <w:t>. National Bureau of Economic Research. Retrieved from http://www.nber.org/papers/w3141.pdf</w:t>
      </w:r>
    </w:p>
    <w:p w:rsidR="003332CF" w:rsidRPr="00534A84" w:rsidRDefault="003332CF" w:rsidP="003332CF">
      <w:pPr>
        <w:pStyle w:val="Bibliografie"/>
      </w:pPr>
      <w:r w:rsidRPr="00534A84">
        <w:t xml:space="preserve">Brannon, J. T., James, D. D., &amp; </w:t>
      </w:r>
      <w:proofErr w:type="spellStart"/>
      <w:r w:rsidRPr="00534A84">
        <w:t>Lucker</w:t>
      </w:r>
      <w:proofErr w:type="spellEnd"/>
      <w:r w:rsidRPr="00534A84">
        <w:t xml:space="preserve">, G. W. (1994). Generating and sustaining backward linkages between maquiladoras and local suppliers in Northern Mexico. </w:t>
      </w:r>
      <w:r w:rsidRPr="00534A84">
        <w:rPr>
          <w:i/>
          <w:iCs/>
        </w:rPr>
        <w:t>World Development</w:t>
      </w:r>
      <w:r w:rsidRPr="00534A84">
        <w:t xml:space="preserve">, </w:t>
      </w:r>
      <w:r w:rsidRPr="00534A84">
        <w:rPr>
          <w:i/>
          <w:iCs/>
        </w:rPr>
        <w:t>22</w:t>
      </w:r>
      <w:r w:rsidRPr="00534A84">
        <w:t>(12), 1933–1945. doi:10.1016/0305-750X(94)90184-8</w:t>
      </w:r>
    </w:p>
    <w:p w:rsidR="003332CF" w:rsidRPr="00534A84" w:rsidRDefault="003332CF" w:rsidP="003332CF">
      <w:pPr>
        <w:pStyle w:val="Bibliografie"/>
      </w:pPr>
      <w:r w:rsidRPr="00534A84">
        <w:t xml:space="preserve">Caves, R. E. (1974). Multinational Firms, Competition, and Productivity in Host-Country Markets. </w:t>
      </w:r>
      <w:proofErr w:type="spellStart"/>
      <w:r w:rsidRPr="00534A84">
        <w:rPr>
          <w:i/>
          <w:iCs/>
        </w:rPr>
        <w:t>Economica</w:t>
      </w:r>
      <w:proofErr w:type="spellEnd"/>
      <w:r w:rsidRPr="00534A84">
        <w:t xml:space="preserve">, New Series, </w:t>
      </w:r>
      <w:r w:rsidRPr="00534A84">
        <w:rPr>
          <w:i/>
          <w:iCs/>
        </w:rPr>
        <w:t>41</w:t>
      </w:r>
      <w:r w:rsidRPr="00534A84">
        <w:t>(162), 176–193. doi:10.2307/2553765</w:t>
      </w:r>
    </w:p>
    <w:p w:rsidR="003332CF" w:rsidRPr="00534A84" w:rsidRDefault="003332CF" w:rsidP="003332CF">
      <w:pPr>
        <w:pStyle w:val="Bibliografie"/>
      </w:pPr>
      <w:proofErr w:type="spellStart"/>
      <w:r w:rsidRPr="00534A84">
        <w:t>Chadee</w:t>
      </w:r>
      <w:proofErr w:type="spellEnd"/>
      <w:r w:rsidRPr="00534A84">
        <w:t xml:space="preserve">, D. D., </w:t>
      </w:r>
      <w:proofErr w:type="spellStart"/>
      <w:r w:rsidRPr="00534A84">
        <w:t>Qiu</w:t>
      </w:r>
      <w:proofErr w:type="spellEnd"/>
      <w:r w:rsidRPr="00534A84">
        <w:t xml:space="preserve">, F., &amp; Rose, E. L. (2003). FDI location at the subnational level: a study of EJVs in China. </w:t>
      </w:r>
      <w:r w:rsidRPr="00534A84">
        <w:rPr>
          <w:i/>
          <w:iCs/>
        </w:rPr>
        <w:t>Journal of Business Research</w:t>
      </w:r>
      <w:r w:rsidRPr="00534A84">
        <w:t xml:space="preserve">, </w:t>
      </w:r>
      <w:r w:rsidRPr="00534A84">
        <w:rPr>
          <w:i/>
          <w:iCs/>
        </w:rPr>
        <w:t>56</w:t>
      </w:r>
      <w:r w:rsidRPr="00534A84">
        <w:t>(10), 835–845. doi:10.1016/S0148-2963(02)00471-X</w:t>
      </w:r>
    </w:p>
    <w:p w:rsidR="003332CF" w:rsidRPr="00534A84" w:rsidRDefault="003332CF" w:rsidP="003332CF">
      <w:pPr>
        <w:pStyle w:val="Bibliografie"/>
      </w:pPr>
      <w:proofErr w:type="spellStart"/>
      <w:r w:rsidRPr="00534A84">
        <w:t>Conyon</w:t>
      </w:r>
      <w:proofErr w:type="spellEnd"/>
      <w:r w:rsidRPr="00534A84">
        <w:t xml:space="preserve">, M. J., </w:t>
      </w:r>
      <w:proofErr w:type="spellStart"/>
      <w:r w:rsidRPr="00534A84">
        <w:t>Girma</w:t>
      </w:r>
      <w:proofErr w:type="spellEnd"/>
      <w:r w:rsidRPr="00534A84">
        <w:t xml:space="preserve">, S., Thompson, S., &amp; Wright, P. W. (2002). The impact of mergers and acquisitions on company employment in the United Kingdom. </w:t>
      </w:r>
      <w:r w:rsidRPr="00534A84">
        <w:rPr>
          <w:i/>
          <w:iCs/>
        </w:rPr>
        <w:t>European Economic Review</w:t>
      </w:r>
      <w:r w:rsidRPr="00534A84">
        <w:t xml:space="preserve">, </w:t>
      </w:r>
      <w:r w:rsidRPr="00534A84">
        <w:rPr>
          <w:i/>
          <w:iCs/>
        </w:rPr>
        <w:t>46</w:t>
      </w:r>
      <w:r w:rsidRPr="00534A84">
        <w:t>(1), 31–49. doi:10.1016/S0014-2921(00)00086-6</w:t>
      </w:r>
    </w:p>
    <w:p w:rsidR="003332CF" w:rsidRPr="00534A84" w:rsidRDefault="003332CF" w:rsidP="003332CF">
      <w:pPr>
        <w:pStyle w:val="Bibliografie"/>
      </w:pPr>
      <w:r w:rsidRPr="00534A84">
        <w:t xml:space="preserve">Coughlin, C. C., &amp; </w:t>
      </w:r>
      <w:proofErr w:type="spellStart"/>
      <w:r w:rsidRPr="00534A84">
        <w:t>Segev</w:t>
      </w:r>
      <w:proofErr w:type="spellEnd"/>
      <w:r w:rsidRPr="00534A84">
        <w:t xml:space="preserve">, E. (2000). Location Determinants of New Foreign-Owned Manufacturing Plants. </w:t>
      </w:r>
      <w:r w:rsidRPr="00534A84">
        <w:rPr>
          <w:i/>
          <w:iCs/>
        </w:rPr>
        <w:t>Journal of Regional Science</w:t>
      </w:r>
      <w:r w:rsidRPr="00534A84">
        <w:t xml:space="preserve">, </w:t>
      </w:r>
      <w:r w:rsidRPr="00534A84">
        <w:rPr>
          <w:i/>
          <w:iCs/>
        </w:rPr>
        <w:t>40</w:t>
      </w:r>
      <w:r w:rsidRPr="00534A84">
        <w:t>(2), 323–351. doi:10.1111/0022-4146.00177</w:t>
      </w:r>
    </w:p>
    <w:p w:rsidR="003332CF" w:rsidRPr="00534A84" w:rsidRDefault="003332CF" w:rsidP="003332CF">
      <w:pPr>
        <w:pStyle w:val="Bibliografie"/>
      </w:pPr>
      <w:r w:rsidRPr="00534A84">
        <w:lastRenderedPageBreak/>
        <w:t xml:space="preserve">Coughlin, C. C., </w:t>
      </w:r>
      <w:proofErr w:type="spellStart"/>
      <w:r w:rsidRPr="00534A84">
        <w:t>Terza</w:t>
      </w:r>
      <w:proofErr w:type="spellEnd"/>
      <w:r w:rsidRPr="00534A84">
        <w:t xml:space="preserve">, J. V., &amp; </w:t>
      </w:r>
      <w:proofErr w:type="spellStart"/>
      <w:r w:rsidRPr="00534A84">
        <w:t>Arromdee</w:t>
      </w:r>
      <w:proofErr w:type="spellEnd"/>
      <w:r w:rsidRPr="00534A84">
        <w:t xml:space="preserve">, V. (1991). State Characteristics and the Location of Foreign Direct Investment Within the United States. </w:t>
      </w:r>
      <w:r w:rsidRPr="00534A84">
        <w:rPr>
          <w:i/>
          <w:iCs/>
        </w:rPr>
        <w:t>The Review of Economics and Statistics</w:t>
      </w:r>
      <w:r w:rsidRPr="00534A84">
        <w:t xml:space="preserve">, </w:t>
      </w:r>
      <w:r w:rsidRPr="00534A84">
        <w:rPr>
          <w:i/>
          <w:iCs/>
        </w:rPr>
        <w:t>73</w:t>
      </w:r>
      <w:r w:rsidRPr="00534A84">
        <w:t>(4), 675–683. doi:10.2307/2109406</w:t>
      </w:r>
    </w:p>
    <w:p w:rsidR="003332CF" w:rsidRPr="00534A84" w:rsidRDefault="003332CF" w:rsidP="003332CF">
      <w:pPr>
        <w:pStyle w:val="Bibliografie"/>
      </w:pPr>
      <w:r w:rsidRPr="00534A84">
        <w:t xml:space="preserve">De Backer, K., &amp; </w:t>
      </w:r>
      <w:proofErr w:type="spellStart"/>
      <w:r w:rsidRPr="00534A84">
        <w:t>Sleuwaegen</w:t>
      </w:r>
      <w:proofErr w:type="spellEnd"/>
      <w:r w:rsidRPr="00534A84">
        <w:t xml:space="preserve">, L. (2003). Does Foreign Direct Investment Crowd Out Domestic Entrepreneurship? </w:t>
      </w:r>
      <w:r w:rsidRPr="00534A84">
        <w:rPr>
          <w:i/>
          <w:iCs/>
        </w:rPr>
        <w:t>Review of Industrial Organization</w:t>
      </w:r>
      <w:r w:rsidRPr="00534A84">
        <w:t xml:space="preserve">, </w:t>
      </w:r>
      <w:r w:rsidRPr="00534A84">
        <w:rPr>
          <w:i/>
          <w:iCs/>
        </w:rPr>
        <w:t>22</w:t>
      </w:r>
      <w:r w:rsidRPr="00534A84">
        <w:t>(1), 67–84. doi:10.1023/A:1022180317898</w:t>
      </w:r>
    </w:p>
    <w:p w:rsidR="003332CF" w:rsidRPr="00534A84" w:rsidRDefault="003332CF" w:rsidP="003332CF">
      <w:pPr>
        <w:pStyle w:val="Bibliografie"/>
      </w:pPr>
      <w:proofErr w:type="spellStart"/>
      <w:r w:rsidRPr="00534A84">
        <w:t>Dikova</w:t>
      </w:r>
      <w:proofErr w:type="spellEnd"/>
      <w:r w:rsidRPr="00534A84">
        <w:t xml:space="preserve">, D., &amp; </w:t>
      </w:r>
      <w:proofErr w:type="spellStart"/>
      <w:r w:rsidRPr="00534A84">
        <w:t>Witteloostuijn</w:t>
      </w:r>
      <w:proofErr w:type="spellEnd"/>
      <w:r w:rsidRPr="00534A84">
        <w:t xml:space="preserve">, A. V. (2005). Acquisition Versus Greenfield Foreign Entry: Diversification Mode Choice in Central and Eastern Europe. </w:t>
      </w:r>
      <w:r w:rsidRPr="00534A84">
        <w:rPr>
          <w:i/>
          <w:iCs/>
        </w:rPr>
        <w:t>Imprint</w:t>
      </w:r>
      <w:r w:rsidRPr="00534A84">
        <w:t xml:space="preserve">, </w:t>
      </w:r>
      <w:r w:rsidRPr="00534A84">
        <w:rPr>
          <w:i/>
          <w:iCs/>
        </w:rPr>
        <w:t>22</w:t>
      </w:r>
      <w:r w:rsidRPr="00534A84">
        <w:t>(1). doi:1874/147734</w:t>
      </w:r>
    </w:p>
    <w:p w:rsidR="003332CF" w:rsidRPr="00534A84" w:rsidRDefault="003332CF" w:rsidP="003332CF">
      <w:pPr>
        <w:pStyle w:val="Bibliografie"/>
      </w:pPr>
      <w:proofErr w:type="spellStart"/>
      <w:r w:rsidRPr="00534A84">
        <w:t>Driffield</w:t>
      </w:r>
      <w:proofErr w:type="spellEnd"/>
      <w:r w:rsidRPr="00534A84">
        <w:t xml:space="preserve">, N. L. (1999). Indirect Employment Effects of Foreign Direct Investment into the UK. </w:t>
      </w:r>
      <w:r w:rsidRPr="00534A84">
        <w:rPr>
          <w:i/>
          <w:iCs/>
        </w:rPr>
        <w:t>Bulletin of Economic Research</w:t>
      </w:r>
      <w:r w:rsidRPr="00534A84">
        <w:t xml:space="preserve">, </w:t>
      </w:r>
      <w:r w:rsidRPr="00534A84">
        <w:rPr>
          <w:i/>
          <w:iCs/>
        </w:rPr>
        <w:t>51</w:t>
      </w:r>
      <w:r w:rsidRPr="00534A84">
        <w:t>(3), 207–222. doi:10.1111/1467-8586.00079</w:t>
      </w:r>
    </w:p>
    <w:p w:rsidR="003332CF" w:rsidRPr="00534A84" w:rsidRDefault="003332CF" w:rsidP="003332CF">
      <w:pPr>
        <w:pStyle w:val="Bibliografie"/>
      </w:pPr>
      <w:proofErr w:type="spellStart"/>
      <w:r w:rsidRPr="00534A84">
        <w:t>Driffield</w:t>
      </w:r>
      <w:proofErr w:type="spellEnd"/>
      <w:r w:rsidRPr="00534A84">
        <w:t xml:space="preserve">, N. L., &amp; Noor, A. H. M. (1999). Foreign direct investment and local input linkages in Malaysia. </w:t>
      </w:r>
      <w:r w:rsidRPr="00534A84">
        <w:rPr>
          <w:i/>
          <w:iCs/>
        </w:rPr>
        <w:t>Transnational Corporations</w:t>
      </w:r>
      <w:r w:rsidRPr="00534A84">
        <w:t>. Retrieved from http://www.unctad.org/en/docs/iteiit12v8n3_en.pdf</w:t>
      </w:r>
    </w:p>
    <w:p w:rsidR="003332CF" w:rsidRPr="00534A84" w:rsidRDefault="003332CF" w:rsidP="003332CF">
      <w:pPr>
        <w:pStyle w:val="Bibliografie"/>
      </w:pPr>
      <w:r w:rsidRPr="00534A84">
        <w:t xml:space="preserve">Ernst, C. (2005). </w:t>
      </w:r>
      <w:r w:rsidRPr="00534A84">
        <w:rPr>
          <w:i/>
          <w:iCs/>
        </w:rPr>
        <w:t>The FDI - employment link in a globalizing world: The case of Argentina, Brazil and Mexico</w:t>
      </w:r>
      <w:r w:rsidRPr="00534A84">
        <w:t xml:space="preserve"> (Employment strategy paper No. 2005-17). International </w:t>
      </w:r>
      <w:proofErr w:type="spellStart"/>
      <w:r w:rsidRPr="00534A84">
        <w:t>Labour</w:t>
      </w:r>
      <w:proofErr w:type="spellEnd"/>
      <w:r w:rsidRPr="00534A84">
        <w:t xml:space="preserve"> Office. Retrieved from http://ideas.repec.org/p/ilo/empstr/2005-17.html</w:t>
      </w:r>
    </w:p>
    <w:p w:rsidR="003332CF" w:rsidRPr="00534A84" w:rsidRDefault="003332CF" w:rsidP="003332CF">
      <w:pPr>
        <w:pStyle w:val="Bibliografie"/>
      </w:pPr>
      <w:proofErr w:type="spellStart"/>
      <w:r w:rsidRPr="00534A84">
        <w:t>Feenstra</w:t>
      </w:r>
      <w:proofErr w:type="spellEnd"/>
      <w:r w:rsidRPr="00534A84">
        <w:t xml:space="preserve">, R. C., &amp; Hanson, G. H. (1997). Foreign direct investment and relative wages: Evidence from Mexico’s maquiladoras. </w:t>
      </w:r>
      <w:r w:rsidRPr="00534A84">
        <w:rPr>
          <w:i/>
          <w:iCs/>
        </w:rPr>
        <w:t>Journal of International Economics</w:t>
      </w:r>
      <w:r w:rsidRPr="00534A84">
        <w:t xml:space="preserve">, </w:t>
      </w:r>
      <w:r w:rsidRPr="00534A84">
        <w:rPr>
          <w:i/>
          <w:iCs/>
        </w:rPr>
        <w:t>42</w:t>
      </w:r>
      <w:r w:rsidRPr="00534A84">
        <w:t>(3–4), 371–393. doi:10.1016/S0022-1996(96)01475-4</w:t>
      </w:r>
    </w:p>
    <w:p w:rsidR="003332CF" w:rsidRPr="00534A84" w:rsidRDefault="003332CF" w:rsidP="003332CF">
      <w:pPr>
        <w:pStyle w:val="Bibliografie"/>
      </w:pPr>
      <w:proofErr w:type="spellStart"/>
      <w:r w:rsidRPr="00534A84">
        <w:t>Figini</w:t>
      </w:r>
      <w:proofErr w:type="spellEnd"/>
      <w:r w:rsidRPr="00534A84">
        <w:t xml:space="preserve">, P., &amp; </w:t>
      </w:r>
      <w:proofErr w:type="spellStart"/>
      <w:r w:rsidRPr="00534A84">
        <w:t>Görg</w:t>
      </w:r>
      <w:proofErr w:type="spellEnd"/>
      <w:r w:rsidRPr="00534A84">
        <w:t xml:space="preserve">, H. (1999). Multinational companies and wage inequality in the host country: The case of Ireland. </w:t>
      </w:r>
      <w:r w:rsidRPr="00534A84">
        <w:rPr>
          <w:i/>
          <w:iCs/>
        </w:rPr>
        <w:t>Review of World Economics</w:t>
      </w:r>
      <w:r w:rsidRPr="00534A84">
        <w:t xml:space="preserve">, </w:t>
      </w:r>
      <w:r w:rsidRPr="00534A84">
        <w:rPr>
          <w:i/>
          <w:iCs/>
        </w:rPr>
        <w:t>135</w:t>
      </w:r>
      <w:r w:rsidRPr="00534A84">
        <w:t>(4), 594–612. doi:10.1007/BF02707386</w:t>
      </w:r>
    </w:p>
    <w:p w:rsidR="003332CF" w:rsidRPr="00534A84" w:rsidRDefault="003332CF" w:rsidP="003332CF">
      <w:pPr>
        <w:pStyle w:val="Bibliografie"/>
      </w:pPr>
      <w:proofErr w:type="spellStart"/>
      <w:r w:rsidRPr="00534A84">
        <w:lastRenderedPageBreak/>
        <w:t>Figlio</w:t>
      </w:r>
      <w:proofErr w:type="spellEnd"/>
      <w:r w:rsidRPr="00534A84">
        <w:t xml:space="preserve">, D. N., &amp; </w:t>
      </w:r>
      <w:proofErr w:type="spellStart"/>
      <w:r w:rsidRPr="00534A84">
        <w:t>Blonigen</w:t>
      </w:r>
      <w:proofErr w:type="spellEnd"/>
      <w:r w:rsidRPr="00534A84">
        <w:t xml:space="preserve">, B. A. (1999). </w:t>
      </w:r>
      <w:r w:rsidRPr="00534A84">
        <w:rPr>
          <w:i/>
          <w:iCs/>
        </w:rPr>
        <w:t>The Effects of Direct Foreign Investment on Local Communities</w:t>
      </w:r>
      <w:r w:rsidRPr="00534A84">
        <w:t xml:space="preserve"> (Working Paper No. 7274). National Bureau of Economic Research. Retrieved from http://www.nber.org/papers/w7274</w:t>
      </w:r>
    </w:p>
    <w:p w:rsidR="003332CF" w:rsidRPr="00534A84" w:rsidRDefault="003332CF" w:rsidP="003332CF">
      <w:pPr>
        <w:pStyle w:val="Bibliografie"/>
      </w:pPr>
      <w:r w:rsidRPr="00534A84">
        <w:t xml:space="preserve">Findlay, R. (1978). Relative Backwardness, Direct Foreign Investment, and the Transfer of Technology: A Simple Dynamic Model. </w:t>
      </w:r>
      <w:r w:rsidRPr="00534A84">
        <w:rPr>
          <w:i/>
          <w:iCs/>
        </w:rPr>
        <w:t>The Quarterly Journal of Economics</w:t>
      </w:r>
      <w:r w:rsidRPr="00534A84">
        <w:t xml:space="preserve">, </w:t>
      </w:r>
      <w:r w:rsidRPr="00534A84">
        <w:rPr>
          <w:i/>
          <w:iCs/>
        </w:rPr>
        <w:t>92</w:t>
      </w:r>
      <w:r w:rsidRPr="00534A84">
        <w:t>(1), 1–16. doi:10.2307/1885996</w:t>
      </w:r>
    </w:p>
    <w:p w:rsidR="003332CF" w:rsidRPr="00534A84" w:rsidRDefault="003332CF" w:rsidP="003332CF">
      <w:pPr>
        <w:pStyle w:val="Bibliografie"/>
      </w:pPr>
      <w:proofErr w:type="spellStart"/>
      <w:r w:rsidRPr="00534A84">
        <w:t>Gastanaga</w:t>
      </w:r>
      <w:proofErr w:type="spellEnd"/>
      <w:r w:rsidRPr="00534A84">
        <w:t xml:space="preserve">, V. M., Nugent, J. B., &amp; </w:t>
      </w:r>
      <w:proofErr w:type="spellStart"/>
      <w:r w:rsidRPr="00534A84">
        <w:t>Pashamova</w:t>
      </w:r>
      <w:proofErr w:type="spellEnd"/>
      <w:r w:rsidRPr="00534A84">
        <w:t xml:space="preserve">, B. (1998). Host country reforms and FDI inflows: How much difference do they make? </w:t>
      </w:r>
      <w:r w:rsidRPr="00534A84">
        <w:rPr>
          <w:i/>
          <w:iCs/>
        </w:rPr>
        <w:t>World Development</w:t>
      </w:r>
      <w:r w:rsidRPr="00534A84">
        <w:t xml:space="preserve">, </w:t>
      </w:r>
      <w:r w:rsidRPr="00534A84">
        <w:rPr>
          <w:i/>
          <w:iCs/>
        </w:rPr>
        <w:t>26</w:t>
      </w:r>
      <w:r w:rsidRPr="00534A84">
        <w:t>(7), 1299–1314. doi:10.1016/S0305-750X(98)00049-7</w:t>
      </w:r>
    </w:p>
    <w:p w:rsidR="003332CF" w:rsidRPr="00534A84" w:rsidRDefault="003332CF" w:rsidP="003332CF">
      <w:pPr>
        <w:pStyle w:val="Bibliografie"/>
      </w:pPr>
      <w:proofErr w:type="spellStart"/>
      <w:r w:rsidRPr="00534A84">
        <w:t>Girma</w:t>
      </w:r>
      <w:proofErr w:type="spellEnd"/>
      <w:r w:rsidRPr="00534A84">
        <w:t xml:space="preserve">, S. (2005). Safeguarding Jobs? Acquisition FDI and Employment Dynamics in U.K. Manufacturing. </w:t>
      </w:r>
      <w:r w:rsidRPr="00534A84">
        <w:rPr>
          <w:i/>
          <w:iCs/>
        </w:rPr>
        <w:t>Review of World Economics</w:t>
      </w:r>
      <w:r w:rsidRPr="00534A84">
        <w:t xml:space="preserve">, </w:t>
      </w:r>
      <w:r w:rsidRPr="00534A84">
        <w:rPr>
          <w:i/>
          <w:iCs/>
        </w:rPr>
        <w:t>141</w:t>
      </w:r>
      <w:r w:rsidRPr="00534A84">
        <w:t>(1), 165–178. doi:10.1007/s10290-005-0020-1</w:t>
      </w:r>
    </w:p>
    <w:p w:rsidR="003332CF" w:rsidRPr="00534A84" w:rsidRDefault="003332CF" w:rsidP="003332CF">
      <w:pPr>
        <w:pStyle w:val="Bibliografie"/>
      </w:pPr>
      <w:proofErr w:type="spellStart"/>
      <w:r w:rsidRPr="00534A84">
        <w:t>Girma</w:t>
      </w:r>
      <w:proofErr w:type="spellEnd"/>
      <w:r w:rsidRPr="00534A84">
        <w:t xml:space="preserve">, S., </w:t>
      </w:r>
      <w:proofErr w:type="spellStart"/>
      <w:r w:rsidRPr="00534A84">
        <w:t>Görg</w:t>
      </w:r>
      <w:proofErr w:type="spellEnd"/>
      <w:r w:rsidRPr="00534A84">
        <w:t xml:space="preserve">, H., &amp; </w:t>
      </w:r>
      <w:proofErr w:type="spellStart"/>
      <w:r w:rsidRPr="00534A84">
        <w:t>Pisu</w:t>
      </w:r>
      <w:proofErr w:type="spellEnd"/>
      <w:r w:rsidRPr="00534A84">
        <w:t xml:space="preserve">, M. (2008). Exporting, linkages and productivity spillovers from foreign direct investment. </w:t>
      </w:r>
      <w:r w:rsidRPr="00534A84">
        <w:rPr>
          <w:i/>
          <w:iCs/>
        </w:rPr>
        <w:t xml:space="preserve">Canadian Journal of Economics/Revue </w:t>
      </w:r>
      <w:proofErr w:type="spellStart"/>
      <w:r w:rsidRPr="00534A84">
        <w:rPr>
          <w:i/>
          <w:iCs/>
        </w:rPr>
        <w:t>canadienne</w:t>
      </w:r>
      <w:proofErr w:type="spellEnd"/>
      <w:r w:rsidRPr="00534A84">
        <w:rPr>
          <w:i/>
          <w:iCs/>
        </w:rPr>
        <w:t xml:space="preserve"> </w:t>
      </w:r>
      <w:proofErr w:type="spellStart"/>
      <w:r w:rsidRPr="00534A84">
        <w:rPr>
          <w:i/>
          <w:iCs/>
        </w:rPr>
        <w:t>d’économique</w:t>
      </w:r>
      <w:proofErr w:type="spellEnd"/>
      <w:r w:rsidRPr="00534A84">
        <w:t xml:space="preserve">, </w:t>
      </w:r>
      <w:r w:rsidRPr="00534A84">
        <w:rPr>
          <w:i/>
          <w:iCs/>
        </w:rPr>
        <w:t>41</w:t>
      </w:r>
      <w:r w:rsidRPr="00534A84">
        <w:t>(1), 320–340. doi:10.1111/j.1365-2966.2008.00465.x</w:t>
      </w:r>
    </w:p>
    <w:p w:rsidR="003332CF" w:rsidRPr="00534A84" w:rsidRDefault="003332CF" w:rsidP="003332CF">
      <w:pPr>
        <w:pStyle w:val="Bibliografie"/>
      </w:pPr>
      <w:proofErr w:type="spellStart"/>
      <w:r w:rsidRPr="00534A84">
        <w:t>Girma</w:t>
      </w:r>
      <w:proofErr w:type="spellEnd"/>
      <w:r w:rsidRPr="00534A84">
        <w:t xml:space="preserve">, S., Greenaway, D., &amp; Wakelin, K. (2001). Who Benefits from Foreign Direct Investment in the UK? </w:t>
      </w:r>
      <w:r w:rsidRPr="00534A84">
        <w:rPr>
          <w:i/>
          <w:iCs/>
        </w:rPr>
        <w:t>Scottish Journal of Political Economy</w:t>
      </w:r>
      <w:r w:rsidRPr="00534A84">
        <w:t xml:space="preserve">, </w:t>
      </w:r>
      <w:r w:rsidRPr="00534A84">
        <w:rPr>
          <w:i/>
          <w:iCs/>
        </w:rPr>
        <w:t>48</w:t>
      </w:r>
      <w:r w:rsidRPr="00534A84">
        <w:t>(2), 119–133. doi:10.1111/1467-9485.00189</w:t>
      </w:r>
    </w:p>
    <w:p w:rsidR="003332CF" w:rsidRPr="00534A84" w:rsidRDefault="003332CF" w:rsidP="003332CF">
      <w:pPr>
        <w:pStyle w:val="Bibliografie"/>
      </w:pPr>
      <w:proofErr w:type="spellStart"/>
      <w:r w:rsidRPr="00534A84">
        <w:t>Giroud</w:t>
      </w:r>
      <w:proofErr w:type="spellEnd"/>
      <w:r w:rsidRPr="00534A84">
        <w:t xml:space="preserve">, A., &amp; Scott-Kennel, J. (2006). </w:t>
      </w:r>
      <w:r w:rsidRPr="00534A84">
        <w:rPr>
          <w:i/>
          <w:iCs/>
        </w:rPr>
        <w:t>Foreign-local linkages in International Business: A review and extension of the literature</w:t>
      </w:r>
      <w:r w:rsidRPr="00534A84">
        <w:t>. Bradford: Bradford University, School of Management.</w:t>
      </w:r>
    </w:p>
    <w:p w:rsidR="003332CF" w:rsidRPr="00534A84" w:rsidRDefault="003332CF" w:rsidP="003332CF">
      <w:pPr>
        <w:pStyle w:val="Bibliografie"/>
      </w:pPr>
      <w:proofErr w:type="spellStart"/>
      <w:r w:rsidRPr="00534A84">
        <w:t>Görg</w:t>
      </w:r>
      <w:proofErr w:type="spellEnd"/>
      <w:r w:rsidRPr="00534A84">
        <w:t>, H., &amp; Greenaway, D. (2001). Foreign direct investment and intra-industry spillovers: a review of the literature. doi:ppn:343806371</w:t>
      </w:r>
    </w:p>
    <w:p w:rsidR="003332CF" w:rsidRPr="00534A84" w:rsidRDefault="003332CF" w:rsidP="003332CF">
      <w:pPr>
        <w:pStyle w:val="Bibliografie"/>
      </w:pPr>
      <w:proofErr w:type="spellStart"/>
      <w:r w:rsidRPr="00534A84">
        <w:lastRenderedPageBreak/>
        <w:t>Görg</w:t>
      </w:r>
      <w:proofErr w:type="spellEnd"/>
      <w:r w:rsidRPr="00534A84">
        <w:t xml:space="preserve">, H., &amp; </w:t>
      </w:r>
      <w:proofErr w:type="spellStart"/>
      <w:r w:rsidRPr="00534A84">
        <w:t>Strobl</w:t>
      </w:r>
      <w:proofErr w:type="spellEnd"/>
      <w:r w:rsidRPr="00534A84">
        <w:t xml:space="preserve">, E. (2001). Multinational Companies and Productivity Spillovers: A Meta-Analysis. </w:t>
      </w:r>
      <w:r w:rsidRPr="00534A84">
        <w:rPr>
          <w:i/>
          <w:iCs/>
        </w:rPr>
        <w:t>The Economic Journal</w:t>
      </w:r>
      <w:r w:rsidRPr="00534A84">
        <w:t xml:space="preserve">, </w:t>
      </w:r>
      <w:r w:rsidRPr="00534A84">
        <w:rPr>
          <w:i/>
          <w:iCs/>
        </w:rPr>
        <w:t>111</w:t>
      </w:r>
      <w:r w:rsidRPr="00534A84">
        <w:t>(475), 723–739. doi:10.1111/1468-0297.00669</w:t>
      </w:r>
    </w:p>
    <w:p w:rsidR="003332CF" w:rsidRPr="00534A84" w:rsidRDefault="003332CF" w:rsidP="003332CF">
      <w:pPr>
        <w:pStyle w:val="Bibliografie"/>
      </w:pPr>
      <w:proofErr w:type="spellStart"/>
      <w:r w:rsidRPr="00534A84">
        <w:t>Görg</w:t>
      </w:r>
      <w:proofErr w:type="spellEnd"/>
      <w:r w:rsidRPr="00534A84">
        <w:t xml:space="preserve">, H., &amp; </w:t>
      </w:r>
      <w:proofErr w:type="spellStart"/>
      <w:r w:rsidRPr="00534A84">
        <w:t>Strobl</w:t>
      </w:r>
      <w:proofErr w:type="spellEnd"/>
      <w:r w:rsidRPr="00534A84">
        <w:t xml:space="preserve">, E. (2002). Multinational companies and indigenous development: An empirical analysis. </w:t>
      </w:r>
      <w:r w:rsidRPr="00534A84">
        <w:rPr>
          <w:i/>
          <w:iCs/>
        </w:rPr>
        <w:t>European Economic Review</w:t>
      </w:r>
      <w:r w:rsidRPr="00534A84">
        <w:t xml:space="preserve">, </w:t>
      </w:r>
      <w:r w:rsidRPr="00534A84">
        <w:rPr>
          <w:i/>
          <w:iCs/>
        </w:rPr>
        <w:t>46</w:t>
      </w:r>
      <w:r w:rsidRPr="00534A84">
        <w:t>(7), 1305–1322. doi:10.1016/S0014-2921(01)00146-5</w:t>
      </w:r>
    </w:p>
    <w:p w:rsidR="003332CF" w:rsidRPr="00534A84" w:rsidRDefault="003332CF" w:rsidP="003332CF">
      <w:pPr>
        <w:pStyle w:val="Bibliografie"/>
      </w:pPr>
      <w:proofErr w:type="spellStart"/>
      <w:r w:rsidRPr="00534A84">
        <w:t>Gugler</w:t>
      </w:r>
      <w:proofErr w:type="spellEnd"/>
      <w:r w:rsidRPr="00534A84">
        <w:t xml:space="preserve">, K., &amp; </w:t>
      </w:r>
      <w:proofErr w:type="spellStart"/>
      <w:r w:rsidRPr="00534A84">
        <w:t>Yurtoglu</w:t>
      </w:r>
      <w:proofErr w:type="spellEnd"/>
      <w:r w:rsidRPr="00534A84">
        <w:t xml:space="preserve">, B. B. (2004). The effects of mergers on company employment in the USA and Europe. </w:t>
      </w:r>
      <w:r w:rsidRPr="00534A84">
        <w:rPr>
          <w:i/>
          <w:iCs/>
        </w:rPr>
        <w:t>International Journal of Industrial Organization</w:t>
      </w:r>
      <w:r w:rsidRPr="00534A84">
        <w:t xml:space="preserve">, </w:t>
      </w:r>
      <w:r w:rsidRPr="00534A84">
        <w:rPr>
          <w:i/>
          <w:iCs/>
        </w:rPr>
        <w:t>22</w:t>
      </w:r>
      <w:r w:rsidRPr="00534A84">
        <w:t>(4), 481–502. doi:10.1016/j.ijindorg.2003.12.003</w:t>
      </w:r>
    </w:p>
    <w:p w:rsidR="003332CF" w:rsidRPr="00534A84" w:rsidRDefault="003332CF" w:rsidP="003332CF">
      <w:pPr>
        <w:pStyle w:val="Bibliografie"/>
      </w:pPr>
      <w:proofErr w:type="spellStart"/>
      <w:r w:rsidRPr="00534A84">
        <w:t>Hastenberg</w:t>
      </w:r>
      <w:proofErr w:type="spellEnd"/>
      <w:r w:rsidRPr="00534A84">
        <w:t>, J. J. W. van. (1999). Foreign direct investment in Hungary. Retrieved from http://igitur-archive.library.uu.nl/dissertations/1894404/UUindex.html</w:t>
      </w:r>
    </w:p>
    <w:p w:rsidR="003332CF" w:rsidRPr="00534A84" w:rsidRDefault="003332CF" w:rsidP="003332CF">
      <w:pPr>
        <w:pStyle w:val="Bibliografie"/>
      </w:pPr>
      <w:r w:rsidRPr="00534A84">
        <w:t xml:space="preserve">Hirschman, A. O. (1958). </w:t>
      </w:r>
      <w:r w:rsidRPr="00534A84">
        <w:rPr>
          <w:i/>
          <w:iCs/>
        </w:rPr>
        <w:t>The Strategy of Economic Development</w:t>
      </w:r>
      <w:r w:rsidRPr="00534A84">
        <w:t>. New Haven: Yale University Press. Retrieved from http://www.getcited.org/pub/101188055</w:t>
      </w:r>
    </w:p>
    <w:p w:rsidR="003332CF" w:rsidRPr="00534A84" w:rsidRDefault="003332CF" w:rsidP="003332CF">
      <w:pPr>
        <w:pStyle w:val="Bibliografie"/>
      </w:pPr>
      <w:proofErr w:type="spellStart"/>
      <w:r w:rsidRPr="00534A84">
        <w:t>Howenstine</w:t>
      </w:r>
      <w:proofErr w:type="spellEnd"/>
      <w:r w:rsidRPr="00534A84">
        <w:t xml:space="preserve">, N. G., &amp; </w:t>
      </w:r>
      <w:proofErr w:type="spellStart"/>
      <w:r w:rsidRPr="00534A84">
        <w:t>Zeile</w:t>
      </w:r>
      <w:proofErr w:type="spellEnd"/>
      <w:r w:rsidRPr="00534A84">
        <w:t xml:space="preserve">, W. J. (1994). Characteristics of foreign-owned US manufacturing establishments. </w:t>
      </w:r>
      <w:r w:rsidRPr="00534A84">
        <w:rPr>
          <w:i/>
          <w:iCs/>
        </w:rPr>
        <w:t>Survey of Current Business</w:t>
      </w:r>
      <w:r w:rsidRPr="00534A84">
        <w:t xml:space="preserve">, </w:t>
      </w:r>
      <w:r w:rsidRPr="00534A84">
        <w:rPr>
          <w:i/>
          <w:iCs/>
        </w:rPr>
        <w:t>74</w:t>
      </w:r>
      <w:r w:rsidRPr="00534A84">
        <w:t>(1), 34–59.</w:t>
      </w:r>
    </w:p>
    <w:p w:rsidR="003332CF" w:rsidRPr="00534A84" w:rsidRDefault="003332CF" w:rsidP="003332CF">
      <w:pPr>
        <w:pStyle w:val="Bibliografie"/>
      </w:pPr>
      <w:proofErr w:type="spellStart"/>
      <w:r w:rsidRPr="00534A84">
        <w:t>Hymer</w:t>
      </w:r>
      <w:proofErr w:type="spellEnd"/>
      <w:r w:rsidRPr="00534A84">
        <w:t xml:space="preserve">, S. (1960). </w:t>
      </w:r>
      <w:r w:rsidRPr="00534A84">
        <w:rPr>
          <w:i/>
          <w:iCs/>
        </w:rPr>
        <w:t>The international operations of national firms: A study of direct foreign investment</w:t>
      </w:r>
      <w:r w:rsidRPr="00534A84">
        <w:t xml:space="preserve"> (Vol. 14). Massachusetts Institute of Technology. Retrieved from http://teaching.ust.hk/~mgto650p/meyer/readings/1/01_Hymer.pdf</w:t>
      </w:r>
    </w:p>
    <w:p w:rsidR="003332CF" w:rsidRPr="00534A84" w:rsidRDefault="003332CF" w:rsidP="003332CF">
      <w:pPr>
        <w:pStyle w:val="Bibliografie"/>
      </w:pPr>
      <w:proofErr w:type="spellStart"/>
      <w:r w:rsidRPr="00534A84">
        <w:t>Javorcik</w:t>
      </w:r>
      <w:proofErr w:type="spellEnd"/>
      <w:r w:rsidRPr="00534A84">
        <w:t xml:space="preserve">, B. S. (2004). Does Foreign Direct Investment Increase the Productivity of Domestic Firms? In Search of Spillovers Through Backward Linkages. </w:t>
      </w:r>
      <w:r w:rsidRPr="00534A84">
        <w:rPr>
          <w:i/>
          <w:iCs/>
        </w:rPr>
        <w:t>American Economic Review</w:t>
      </w:r>
      <w:r w:rsidRPr="00534A84">
        <w:t xml:space="preserve">, </w:t>
      </w:r>
      <w:r w:rsidRPr="00534A84">
        <w:rPr>
          <w:i/>
          <w:iCs/>
        </w:rPr>
        <w:t>94</w:t>
      </w:r>
      <w:r w:rsidRPr="00534A84">
        <w:t>(3), 605–627. doi:10.1257/0002828041464605</w:t>
      </w:r>
    </w:p>
    <w:p w:rsidR="003332CF" w:rsidRPr="00534A84" w:rsidRDefault="003332CF" w:rsidP="003332CF">
      <w:pPr>
        <w:pStyle w:val="Bibliografie"/>
      </w:pPr>
      <w:r w:rsidRPr="00534A84">
        <w:t xml:space="preserve">Jenkins, R. (2006). Globalization, FDI and employment in Viet Nam. </w:t>
      </w:r>
      <w:r w:rsidRPr="00534A84">
        <w:rPr>
          <w:i/>
          <w:iCs/>
        </w:rPr>
        <w:t>Transnational Corporations</w:t>
      </w:r>
      <w:r w:rsidRPr="00534A84">
        <w:t xml:space="preserve">, </w:t>
      </w:r>
      <w:r w:rsidRPr="00534A84">
        <w:rPr>
          <w:i/>
          <w:iCs/>
        </w:rPr>
        <w:t>15</w:t>
      </w:r>
      <w:r w:rsidRPr="00534A84">
        <w:t>(1), 115.</w:t>
      </w:r>
    </w:p>
    <w:p w:rsidR="003332CF" w:rsidRPr="00534A84" w:rsidRDefault="003332CF" w:rsidP="003332CF">
      <w:pPr>
        <w:pStyle w:val="Bibliografie"/>
      </w:pPr>
      <w:proofErr w:type="spellStart"/>
      <w:r w:rsidRPr="00534A84">
        <w:t>Lall</w:t>
      </w:r>
      <w:proofErr w:type="spellEnd"/>
      <w:r w:rsidRPr="00534A84">
        <w:t xml:space="preserve">, S. (1995). Employment and Foreign Investment: Policy Options for Developing Countries. </w:t>
      </w:r>
      <w:r w:rsidRPr="00534A84">
        <w:rPr>
          <w:i/>
          <w:iCs/>
        </w:rPr>
        <w:t xml:space="preserve">International </w:t>
      </w:r>
      <w:proofErr w:type="spellStart"/>
      <w:r w:rsidRPr="00534A84">
        <w:rPr>
          <w:i/>
          <w:iCs/>
        </w:rPr>
        <w:t>Labour</w:t>
      </w:r>
      <w:proofErr w:type="spellEnd"/>
      <w:r w:rsidRPr="00534A84">
        <w:rPr>
          <w:i/>
          <w:iCs/>
        </w:rPr>
        <w:t xml:space="preserve"> Review</w:t>
      </w:r>
      <w:r w:rsidRPr="00534A84">
        <w:t xml:space="preserve">, </w:t>
      </w:r>
      <w:r w:rsidRPr="00534A84">
        <w:rPr>
          <w:i/>
          <w:iCs/>
        </w:rPr>
        <w:t>134</w:t>
      </w:r>
      <w:r w:rsidRPr="00534A84">
        <w:t>, 521.</w:t>
      </w:r>
    </w:p>
    <w:p w:rsidR="003332CF" w:rsidRPr="00534A84" w:rsidRDefault="003332CF" w:rsidP="003332CF">
      <w:pPr>
        <w:pStyle w:val="Bibliografie"/>
      </w:pPr>
      <w:proofErr w:type="spellStart"/>
      <w:r w:rsidRPr="00534A84">
        <w:lastRenderedPageBreak/>
        <w:t>Lipsey</w:t>
      </w:r>
      <w:proofErr w:type="spellEnd"/>
      <w:r w:rsidRPr="00534A84">
        <w:t xml:space="preserve">, R. E. (2002). </w:t>
      </w:r>
      <w:r w:rsidRPr="00534A84">
        <w:rPr>
          <w:i/>
          <w:iCs/>
        </w:rPr>
        <w:t>Home and host country effects of FDI</w:t>
      </w:r>
      <w:r w:rsidRPr="00534A84">
        <w:t>. Cambridge, MA.: National Bureau of Economic Research.</w:t>
      </w:r>
    </w:p>
    <w:p w:rsidR="003332CF" w:rsidRPr="00534A84" w:rsidRDefault="003332CF" w:rsidP="003332CF">
      <w:pPr>
        <w:pStyle w:val="Bibliografie"/>
      </w:pPr>
      <w:proofErr w:type="spellStart"/>
      <w:r w:rsidRPr="00534A84">
        <w:t>Lipsey</w:t>
      </w:r>
      <w:proofErr w:type="spellEnd"/>
      <w:r w:rsidRPr="00534A84">
        <w:t xml:space="preserve">, R. E., &amp; </w:t>
      </w:r>
      <w:proofErr w:type="spellStart"/>
      <w:r w:rsidRPr="00534A84">
        <w:t>Sjöholm</w:t>
      </w:r>
      <w:proofErr w:type="spellEnd"/>
      <w:r w:rsidRPr="00534A84">
        <w:t xml:space="preserve">, F. (2001). </w:t>
      </w:r>
      <w:r w:rsidRPr="00534A84">
        <w:rPr>
          <w:i/>
          <w:iCs/>
        </w:rPr>
        <w:t>Foreign Direct Investment and Wages in Indonesian Manufacturing</w:t>
      </w:r>
      <w:r w:rsidRPr="00534A84">
        <w:t xml:space="preserve"> (Working Paper No. 8299). National Bureau of Economic Research. Retrieved from http://www.nber.org/papers/w8299</w:t>
      </w:r>
    </w:p>
    <w:p w:rsidR="003332CF" w:rsidRPr="00534A84" w:rsidRDefault="003332CF" w:rsidP="003332CF">
      <w:pPr>
        <w:pStyle w:val="Bibliografie"/>
      </w:pPr>
      <w:proofErr w:type="spellStart"/>
      <w:r w:rsidRPr="00534A84">
        <w:t>Lipsey</w:t>
      </w:r>
      <w:proofErr w:type="spellEnd"/>
      <w:r w:rsidRPr="00534A84">
        <w:t xml:space="preserve">, R. E., &amp; </w:t>
      </w:r>
      <w:proofErr w:type="spellStart"/>
      <w:r w:rsidRPr="00534A84">
        <w:t>Sjöholm</w:t>
      </w:r>
      <w:proofErr w:type="spellEnd"/>
      <w:r w:rsidRPr="00534A84">
        <w:t xml:space="preserve">, F. (2003). </w:t>
      </w:r>
      <w:r w:rsidRPr="00534A84">
        <w:rPr>
          <w:i/>
          <w:iCs/>
        </w:rPr>
        <w:t>Foreign Firms and Indonesian Manufacturing Wages: An Analysis With Panel Data</w:t>
      </w:r>
      <w:r w:rsidRPr="00534A84">
        <w:t xml:space="preserve"> (Working Paper No. 9417). National Bureau of Economic Research. Retrieved from http://www.nber.org/papers/w9417</w:t>
      </w:r>
    </w:p>
    <w:p w:rsidR="003332CF" w:rsidRPr="00534A84" w:rsidRDefault="003332CF" w:rsidP="003332CF">
      <w:pPr>
        <w:pStyle w:val="Bibliografie"/>
      </w:pPr>
      <w:proofErr w:type="spellStart"/>
      <w:r w:rsidRPr="00534A84">
        <w:t>Lipsey</w:t>
      </w:r>
      <w:proofErr w:type="spellEnd"/>
      <w:r w:rsidRPr="00534A84">
        <w:t xml:space="preserve">, R. E., &amp; </w:t>
      </w:r>
      <w:proofErr w:type="spellStart"/>
      <w:r w:rsidRPr="00534A84">
        <w:t>Sjöholm</w:t>
      </w:r>
      <w:proofErr w:type="spellEnd"/>
      <w:r w:rsidRPr="00534A84">
        <w:t xml:space="preserve">, F. (2004). Foreign direct investment, education and wages in Indonesian manufacturing. </w:t>
      </w:r>
      <w:r w:rsidRPr="00534A84">
        <w:rPr>
          <w:i/>
          <w:iCs/>
        </w:rPr>
        <w:t>Journal of Development Economics</w:t>
      </w:r>
      <w:r w:rsidRPr="00534A84">
        <w:t xml:space="preserve">, </w:t>
      </w:r>
      <w:r w:rsidRPr="00534A84">
        <w:rPr>
          <w:i/>
          <w:iCs/>
        </w:rPr>
        <w:t>73</w:t>
      </w:r>
      <w:r w:rsidRPr="00534A84">
        <w:t>(1), 415–422. doi:10.1016/j.jdeveco.2002.12.004</w:t>
      </w:r>
    </w:p>
    <w:p w:rsidR="003332CF" w:rsidRPr="00534A84" w:rsidRDefault="003332CF" w:rsidP="003332CF">
      <w:pPr>
        <w:pStyle w:val="Bibliografie"/>
      </w:pPr>
      <w:proofErr w:type="spellStart"/>
      <w:r w:rsidRPr="00534A84">
        <w:t>Lipsey</w:t>
      </w:r>
      <w:proofErr w:type="spellEnd"/>
      <w:r w:rsidRPr="00534A84">
        <w:t xml:space="preserve">, R. E., &amp; </w:t>
      </w:r>
      <w:proofErr w:type="spellStart"/>
      <w:r w:rsidRPr="00534A84">
        <w:t>Sjöholm</w:t>
      </w:r>
      <w:proofErr w:type="spellEnd"/>
      <w:r w:rsidRPr="00534A84">
        <w:t xml:space="preserve">, F. (2005). The Impact of Inward FDI on Host Countries: Why Such Different Answers? </w:t>
      </w:r>
      <w:r w:rsidRPr="00534A84">
        <w:rPr>
          <w:i/>
          <w:iCs/>
        </w:rPr>
        <w:t>Does foreign direct investment promote development</w:t>
      </w:r>
      <w:r w:rsidRPr="00534A84">
        <w:t>, 23–43.</w:t>
      </w:r>
    </w:p>
    <w:p w:rsidR="003332CF" w:rsidRPr="00534A84" w:rsidRDefault="003332CF" w:rsidP="003332CF">
      <w:pPr>
        <w:pStyle w:val="Bibliografie"/>
      </w:pPr>
      <w:r w:rsidRPr="00534A84">
        <w:t xml:space="preserve">Liu, X., Siler, P., Wang, C., &amp; Wei, Y. (2000). Productivity Spillovers From Foreign Direct Investment: Evidence From UK Industry Level Panel Data. </w:t>
      </w:r>
      <w:r w:rsidRPr="00534A84">
        <w:rPr>
          <w:i/>
          <w:iCs/>
        </w:rPr>
        <w:t>Journal of International Business Studies</w:t>
      </w:r>
      <w:r w:rsidRPr="00534A84">
        <w:t xml:space="preserve">, </w:t>
      </w:r>
      <w:r w:rsidRPr="00534A84">
        <w:rPr>
          <w:i/>
          <w:iCs/>
        </w:rPr>
        <w:t>31</w:t>
      </w:r>
      <w:r w:rsidRPr="00534A84">
        <w:t>(3), 407–425. doi:10.1057/palgrave.jibs.8490914</w:t>
      </w:r>
    </w:p>
    <w:p w:rsidR="003332CF" w:rsidRPr="00534A84" w:rsidRDefault="003332CF" w:rsidP="003332CF">
      <w:pPr>
        <w:pStyle w:val="Bibliografie"/>
      </w:pPr>
      <w:proofErr w:type="spellStart"/>
      <w:r w:rsidRPr="00534A84">
        <w:t>Markusen</w:t>
      </w:r>
      <w:proofErr w:type="spellEnd"/>
      <w:r w:rsidRPr="00534A84">
        <w:t xml:space="preserve">, J. R., &amp; </w:t>
      </w:r>
      <w:proofErr w:type="spellStart"/>
      <w:r w:rsidRPr="00534A84">
        <w:t>Venables</w:t>
      </w:r>
      <w:proofErr w:type="spellEnd"/>
      <w:r w:rsidRPr="00534A84">
        <w:t xml:space="preserve">, A. J. (1999). Foreign direct investment as a catalyst for industrial development. </w:t>
      </w:r>
      <w:r w:rsidRPr="00534A84">
        <w:rPr>
          <w:i/>
          <w:iCs/>
        </w:rPr>
        <w:t>European Economic Review</w:t>
      </w:r>
      <w:r w:rsidRPr="00534A84">
        <w:t xml:space="preserve">, </w:t>
      </w:r>
      <w:r w:rsidRPr="00534A84">
        <w:rPr>
          <w:i/>
          <w:iCs/>
        </w:rPr>
        <w:t>43</w:t>
      </w:r>
      <w:r w:rsidRPr="00534A84">
        <w:t>(2), 335–356. doi:10.1016/S0014-2921(98)00048-8</w:t>
      </w:r>
    </w:p>
    <w:p w:rsidR="003332CF" w:rsidRPr="00534A84" w:rsidRDefault="003332CF" w:rsidP="003332CF">
      <w:pPr>
        <w:pStyle w:val="Bibliografie"/>
      </w:pPr>
      <w:proofErr w:type="spellStart"/>
      <w:r w:rsidRPr="00534A84">
        <w:t>McAleese</w:t>
      </w:r>
      <w:proofErr w:type="spellEnd"/>
      <w:r w:rsidRPr="00534A84">
        <w:t xml:space="preserve">, D., &amp; McDonald, D. (1978). Employment Growth and the Development Of Linkages in Foreign-owned and Domestic Manufacturing Enterprises. </w:t>
      </w:r>
      <w:r w:rsidRPr="00534A84">
        <w:rPr>
          <w:i/>
          <w:iCs/>
        </w:rPr>
        <w:t>Oxford Bulletin of Economics and Statistics</w:t>
      </w:r>
      <w:r w:rsidRPr="00534A84">
        <w:t xml:space="preserve">, </w:t>
      </w:r>
      <w:r w:rsidRPr="00534A84">
        <w:rPr>
          <w:i/>
          <w:iCs/>
        </w:rPr>
        <w:t>40</w:t>
      </w:r>
      <w:r w:rsidRPr="00534A84">
        <w:t>(4), 321–339. doi:10.1111/j.1468-0084.1978.mp40004003.x</w:t>
      </w:r>
    </w:p>
    <w:p w:rsidR="003332CF" w:rsidRPr="00534A84" w:rsidRDefault="003332CF" w:rsidP="003332CF">
      <w:pPr>
        <w:pStyle w:val="Bibliografie"/>
      </w:pPr>
      <w:r w:rsidRPr="00534A84">
        <w:t xml:space="preserve">Meyer, K. E., &amp; </w:t>
      </w:r>
      <w:proofErr w:type="spellStart"/>
      <w:r w:rsidRPr="00534A84">
        <w:t>Estrin</w:t>
      </w:r>
      <w:proofErr w:type="spellEnd"/>
      <w:r w:rsidRPr="00534A84">
        <w:t xml:space="preserve">, S. (2001). Brownfield Entry in Emerging Markets. </w:t>
      </w:r>
      <w:r w:rsidRPr="00534A84">
        <w:rPr>
          <w:i/>
          <w:iCs/>
        </w:rPr>
        <w:t>Journal of International Business Studies</w:t>
      </w:r>
      <w:r w:rsidRPr="00534A84">
        <w:t xml:space="preserve">, </w:t>
      </w:r>
      <w:r w:rsidRPr="00534A84">
        <w:rPr>
          <w:i/>
          <w:iCs/>
        </w:rPr>
        <w:t>32</w:t>
      </w:r>
      <w:r w:rsidRPr="00534A84">
        <w:t>(3), 575–584.</w:t>
      </w:r>
    </w:p>
    <w:p w:rsidR="003332CF" w:rsidRPr="00534A84" w:rsidRDefault="003332CF" w:rsidP="003332CF">
      <w:pPr>
        <w:pStyle w:val="Bibliografie"/>
      </w:pPr>
      <w:proofErr w:type="spellStart"/>
      <w:r w:rsidRPr="00534A84">
        <w:lastRenderedPageBreak/>
        <w:t>Mišun</w:t>
      </w:r>
      <w:proofErr w:type="spellEnd"/>
      <w:r w:rsidRPr="00534A84">
        <w:t xml:space="preserve">, J., &amp; </w:t>
      </w:r>
      <w:proofErr w:type="spellStart"/>
      <w:r w:rsidRPr="00534A84">
        <w:t>Tomšík</w:t>
      </w:r>
      <w:proofErr w:type="spellEnd"/>
      <w:r w:rsidRPr="00534A84">
        <w:t xml:space="preserve">, V. (2002). Does Foreign Direct Investment Crowd in or Crowd out Domestic Investment? </w:t>
      </w:r>
      <w:r w:rsidRPr="00534A84">
        <w:rPr>
          <w:i/>
          <w:iCs/>
        </w:rPr>
        <w:t>Eastern European Economics</w:t>
      </w:r>
      <w:r w:rsidRPr="00534A84">
        <w:t xml:space="preserve">, </w:t>
      </w:r>
      <w:r w:rsidRPr="00534A84">
        <w:rPr>
          <w:i/>
          <w:iCs/>
        </w:rPr>
        <w:t>40</w:t>
      </w:r>
      <w:r w:rsidRPr="00534A84">
        <w:t>(2), 38–56.</w:t>
      </w:r>
    </w:p>
    <w:p w:rsidR="003332CF" w:rsidRPr="00534A84" w:rsidRDefault="003332CF" w:rsidP="003332CF">
      <w:pPr>
        <w:pStyle w:val="Bibliografie"/>
      </w:pPr>
      <w:proofErr w:type="spellStart"/>
      <w:r w:rsidRPr="00534A84">
        <w:t>Moosa</w:t>
      </w:r>
      <w:proofErr w:type="spellEnd"/>
      <w:r w:rsidRPr="00534A84">
        <w:t xml:space="preserve">, I. A. (2002). </w:t>
      </w:r>
      <w:r w:rsidRPr="00534A84">
        <w:rPr>
          <w:i/>
          <w:iCs/>
        </w:rPr>
        <w:t>Foreign Direct Investment: Theory, Evidence, and Practice</w:t>
      </w:r>
      <w:r w:rsidRPr="00534A84">
        <w:t>. Palgrave Macmillan. Retrieved from http://books.google.nl/books?hl=nl&amp;lr=&amp;id=0VUafaE3pOIC&amp;oi=fnd&amp;pg=PR12&amp;dq=foreign+direct+investment+moosa&amp;ots=Lt0vGvNoXJ&amp;sig=1-CfHVS3MLVewg9uKCR9V_uSunw</w:t>
      </w:r>
    </w:p>
    <w:p w:rsidR="003332CF" w:rsidRPr="00534A84" w:rsidRDefault="003332CF" w:rsidP="003332CF">
      <w:pPr>
        <w:pStyle w:val="Bibliografie"/>
      </w:pPr>
      <w:r w:rsidRPr="00534A84">
        <w:t xml:space="preserve">OECD. (1995). </w:t>
      </w:r>
      <w:r w:rsidRPr="00534A84">
        <w:rPr>
          <w:i/>
          <w:iCs/>
        </w:rPr>
        <w:t>Foreign Direct Investment, Trade and Employment</w:t>
      </w:r>
      <w:r w:rsidRPr="00534A84">
        <w:t>. Organization for Economic Cooperation &amp; Development Publishing.</w:t>
      </w:r>
    </w:p>
    <w:p w:rsidR="003332CF" w:rsidRPr="00534A84" w:rsidRDefault="003332CF" w:rsidP="003332CF">
      <w:pPr>
        <w:pStyle w:val="Bibliografie"/>
      </w:pPr>
      <w:r w:rsidRPr="00534A84">
        <w:t xml:space="preserve">OECD. (2008). </w:t>
      </w:r>
      <w:r w:rsidRPr="00534A84">
        <w:rPr>
          <w:i/>
          <w:iCs/>
        </w:rPr>
        <w:t>OECD Benchmark Definition of Foreign Direct Investment: Fourth Edition</w:t>
      </w:r>
      <w:r w:rsidRPr="00534A84">
        <w:t>. Organization for Economic Cooperation &amp; Development Publishing. Retrieved from http://www.oecd.org/dataoecd/26/50/40193734.pdf</w:t>
      </w:r>
    </w:p>
    <w:p w:rsidR="003332CF" w:rsidRPr="00534A84" w:rsidRDefault="003332CF" w:rsidP="003332CF">
      <w:pPr>
        <w:pStyle w:val="Bibliografie"/>
      </w:pPr>
      <w:proofErr w:type="spellStart"/>
      <w:r w:rsidRPr="00534A84">
        <w:t>Te</w:t>
      </w:r>
      <w:proofErr w:type="spellEnd"/>
      <w:r w:rsidRPr="00534A84">
        <w:t xml:space="preserve"> </w:t>
      </w:r>
      <w:proofErr w:type="spellStart"/>
      <w:r w:rsidRPr="00534A84">
        <w:t>Velde</w:t>
      </w:r>
      <w:proofErr w:type="spellEnd"/>
      <w:r w:rsidRPr="00534A84">
        <w:t xml:space="preserve">, D. W., &amp; Morrissey, O. (2001). </w:t>
      </w:r>
      <w:r w:rsidRPr="00534A84">
        <w:rPr>
          <w:i/>
          <w:iCs/>
        </w:rPr>
        <w:t>Foreign ownership and wages: evidence from five African countries</w:t>
      </w:r>
      <w:r w:rsidRPr="00534A84">
        <w:t xml:space="preserve">. Centre for Research in Economic Development and </w:t>
      </w:r>
      <w:proofErr w:type="spellStart"/>
      <w:r w:rsidRPr="00534A84">
        <w:t>Internat.</w:t>
      </w:r>
      <w:proofErr w:type="spellEnd"/>
      <w:r w:rsidRPr="00534A84">
        <w:t xml:space="preserve"> Trade, University of Nottingham. Retrieved from http://www.dfid.gov.uk/r4d/PDF/Outputs/Mis_SPC/R8003d.pdf</w:t>
      </w:r>
    </w:p>
    <w:p w:rsidR="003332CF" w:rsidRPr="00534A84" w:rsidRDefault="003332CF" w:rsidP="003332CF">
      <w:pPr>
        <w:pStyle w:val="Bibliografie"/>
      </w:pPr>
      <w:r w:rsidRPr="00534A84">
        <w:t xml:space="preserve">UNCTAD. (1994). </w:t>
      </w:r>
      <w:r w:rsidRPr="00534A84">
        <w:rPr>
          <w:i/>
          <w:iCs/>
        </w:rPr>
        <w:t>World Investment Report 1994: Transnational Corporations, Employment and the Workplace</w:t>
      </w:r>
      <w:r w:rsidRPr="00534A84">
        <w:t>. United Nations Conference on Trade and Development. Retrieved from unctad.org/en/Docs/wir1994_en.pdf</w:t>
      </w:r>
    </w:p>
    <w:p w:rsidR="003332CF" w:rsidRPr="00534A84" w:rsidRDefault="003332CF" w:rsidP="003332CF">
      <w:pPr>
        <w:pStyle w:val="Bibliografie"/>
      </w:pPr>
      <w:r w:rsidRPr="00534A84">
        <w:t xml:space="preserve">UNCTAD. (2011). </w:t>
      </w:r>
      <w:r w:rsidRPr="00534A84">
        <w:rPr>
          <w:i/>
          <w:iCs/>
        </w:rPr>
        <w:t>World Investment Report 2011: Non-Equity Modes of International Production and Development</w:t>
      </w:r>
      <w:r w:rsidRPr="00534A84">
        <w:t>. United Nations Conference on Trade and Development. Retrieved from http://unctad.org/en/Docs/wir2011_en.pdf</w:t>
      </w:r>
    </w:p>
    <w:p w:rsidR="003332CF" w:rsidRPr="00534A84" w:rsidRDefault="003332CF" w:rsidP="003332CF">
      <w:pPr>
        <w:pStyle w:val="Bibliografie"/>
      </w:pPr>
      <w:r w:rsidRPr="00534A84">
        <w:lastRenderedPageBreak/>
        <w:t xml:space="preserve">UNCTAD. (2012). </w:t>
      </w:r>
      <w:r w:rsidRPr="00534A84">
        <w:rPr>
          <w:i/>
          <w:iCs/>
        </w:rPr>
        <w:t>World Investment Report 2012: Towards a New Generation of Investment Policies</w:t>
      </w:r>
      <w:r w:rsidRPr="00534A84">
        <w:t>. United Nations Conference on Trade and Development. Retrieved from http://www.unctad-docs.org/files/UNCTAD-WIR2012-Full-en.pdf</w:t>
      </w:r>
    </w:p>
    <w:p w:rsidR="003332CF" w:rsidRPr="00534A84" w:rsidRDefault="003332CF" w:rsidP="003332CF">
      <w:pPr>
        <w:pStyle w:val="Bibliografie"/>
      </w:pPr>
      <w:r w:rsidRPr="00534A84">
        <w:t xml:space="preserve">Wei, S.-J. (2000). How Taxing is Corruption on International Investors? </w:t>
      </w:r>
      <w:r w:rsidRPr="00534A84">
        <w:rPr>
          <w:i/>
          <w:iCs/>
        </w:rPr>
        <w:t>The Review of Economics and Statistics</w:t>
      </w:r>
      <w:r w:rsidRPr="00534A84">
        <w:t xml:space="preserve">, </w:t>
      </w:r>
      <w:r w:rsidRPr="00534A84">
        <w:rPr>
          <w:i/>
          <w:iCs/>
        </w:rPr>
        <w:t>82</w:t>
      </w:r>
      <w:r w:rsidRPr="00534A84">
        <w:t>(1), 1–11.</w:t>
      </w:r>
    </w:p>
    <w:p w:rsidR="003332CF" w:rsidRPr="00534A84" w:rsidRDefault="003332CF" w:rsidP="003332CF">
      <w:pPr>
        <w:pStyle w:val="Bibliografie"/>
      </w:pPr>
      <w:r w:rsidRPr="00534A84">
        <w:t xml:space="preserve">Williams, D. (1999). Foreign manufacturing firms in the UK: effects on employment, output and supplier linkages. </w:t>
      </w:r>
      <w:r w:rsidRPr="00534A84">
        <w:rPr>
          <w:i/>
          <w:iCs/>
        </w:rPr>
        <w:t>European Business Review</w:t>
      </w:r>
      <w:r w:rsidRPr="00534A84">
        <w:t xml:space="preserve">, </w:t>
      </w:r>
      <w:r w:rsidRPr="00534A84">
        <w:rPr>
          <w:i/>
          <w:iCs/>
        </w:rPr>
        <w:t>99</w:t>
      </w:r>
      <w:r w:rsidRPr="00534A84">
        <w:t>(6), 393–398. doi:10.1108/09555349910300683</w:t>
      </w:r>
    </w:p>
    <w:p w:rsidR="00DE6F78" w:rsidRPr="00534A84" w:rsidRDefault="003332CF" w:rsidP="00DE6F78">
      <w:r w:rsidRPr="00534A84">
        <w:fldChar w:fldCharType="end"/>
      </w:r>
    </w:p>
    <w:sectPr w:rsidR="00DE6F78" w:rsidRPr="00534A84" w:rsidSect="000225A6">
      <w:footerReference w:type="defaul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B5D" w:rsidRDefault="00476B5D" w:rsidP="000225A6">
      <w:pPr>
        <w:spacing w:after="0" w:line="240" w:lineRule="auto"/>
      </w:pPr>
      <w:r>
        <w:separator/>
      </w:r>
    </w:p>
  </w:endnote>
  <w:endnote w:type="continuationSeparator" w:id="0">
    <w:p w:rsidR="00476B5D" w:rsidRDefault="00476B5D" w:rsidP="00022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5690878"/>
      <w:docPartObj>
        <w:docPartGallery w:val="Page Numbers (Bottom of Page)"/>
        <w:docPartUnique/>
      </w:docPartObj>
    </w:sdtPr>
    <w:sdtEndPr>
      <w:rPr>
        <w:noProof/>
      </w:rPr>
    </w:sdtEndPr>
    <w:sdtContent>
      <w:p w:rsidR="00622197" w:rsidRDefault="00622197">
        <w:pPr>
          <w:pStyle w:val="Voettekst"/>
          <w:jc w:val="center"/>
        </w:pPr>
        <w:r>
          <w:fldChar w:fldCharType="begin"/>
        </w:r>
        <w:r>
          <w:instrText xml:space="preserve"> PAGE   \* MERGEFORMAT </w:instrText>
        </w:r>
        <w:r>
          <w:fldChar w:fldCharType="separate"/>
        </w:r>
        <w:r w:rsidR="005F2BB6">
          <w:rPr>
            <w:noProof/>
          </w:rPr>
          <w:t>2</w:t>
        </w:r>
        <w:r>
          <w:rPr>
            <w:noProof/>
          </w:rPr>
          <w:fldChar w:fldCharType="end"/>
        </w:r>
      </w:p>
    </w:sdtContent>
  </w:sdt>
  <w:p w:rsidR="00622197" w:rsidRDefault="00622197">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B5D" w:rsidRDefault="00476B5D" w:rsidP="000225A6">
      <w:pPr>
        <w:spacing w:after="0" w:line="240" w:lineRule="auto"/>
      </w:pPr>
      <w:r>
        <w:separator/>
      </w:r>
    </w:p>
  </w:footnote>
  <w:footnote w:type="continuationSeparator" w:id="0">
    <w:p w:rsidR="00476B5D" w:rsidRDefault="00476B5D" w:rsidP="000225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D2EF5"/>
    <w:multiLevelType w:val="hybridMultilevel"/>
    <w:tmpl w:val="4288A9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C06F13"/>
    <w:multiLevelType w:val="multilevel"/>
    <w:tmpl w:val="04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2">
    <w:nsid w:val="658978D9"/>
    <w:multiLevelType w:val="hybridMultilevel"/>
    <w:tmpl w:val="CA3618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EA6B74"/>
    <w:multiLevelType w:val="hybridMultilevel"/>
    <w:tmpl w:val="1E1C5AB4"/>
    <w:lvl w:ilvl="0" w:tplc="658E714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826B26"/>
    <w:multiLevelType w:val="hybridMultilevel"/>
    <w:tmpl w:val="AA564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47714B"/>
    <w:multiLevelType w:val="hybridMultilevel"/>
    <w:tmpl w:val="4B241D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073BB7"/>
    <w:multiLevelType w:val="hybridMultilevel"/>
    <w:tmpl w:val="354E7784"/>
    <w:lvl w:ilvl="0" w:tplc="79F412A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272"/>
    <w:rsid w:val="0000089C"/>
    <w:rsid w:val="0000232B"/>
    <w:rsid w:val="00020260"/>
    <w:rsid w:val="00020805"/>
    <w:rsid w:val="000225A6"/>
    <w:rsid w:val="00023B5D"/>
    <w:rsid w:val="000348AD"/>
    <w:rsid w:val="0003644F"/>
    <w:rsid w:val="000461B8"/>
    <w:rsid w:val="00055111"/>
    <w:rsid w:val="00057110"/>
    <w:rsid w:val="00057C61"/>
    <w:rsid w:val="000768BB"/>
    <w:rsid w:val="00082403"/>
    <w:rsid w:val="00091D29"/>
    <w:rsid w:val="000A1530"/>
    <w:rsid w:val="000B2545"/>
    <w:rsid w:val="000C09A3"/>
    <w:rsid w:val="000C2D57"/>
    <w:rsid w:val="000C3965"/>
    <w:rsid w:val="000C504A"/>
    <w:rsid w:val="000C611D"/>
    <w:rsid w:val="000D3FE7"/>
    <w:rsid w:val="000D719E"/>
    <w:rsid w:val="000E4AB8"/>
    <w:rsid w:val="001062E7"/>
    <w:rsid w:val="00107CB4"/>
    <w:rsid w:val="00124B42"/>
    <w:rsid w:val="001327F2"/>
    <w:rsid w:val="00134213"/>
    <w:rsid w:val="001412EF"/>
    <w:rsid w:val="00145892"/>
    <w:rsid w:val="00151524"/>
    <w:rsid w:val="00151964"/>
    <w:rsid w:val="00155C7D"/>
    <w:rsid w:val="00162995"/>
    <w:rsid w:val="00172659"/>
    <w:rsid w:val="001906FA"/>
    <w:rsid w:val="001A750F"/>
    <w:rsid w:val="001D1933"/>
    <w:rsid w:val="001E1C72"/>
    <w:rsid w:val="001E5B56"/>
    <w:rsid w:val="002028B9"/>
    <w:rsid w:val="002052F4"/>
    <w:rsid w:val="0022055E"/>
    <w:rsid w:val="002263B4"/>
    <w:rsid w:val="002320C0"/>
    <w:rsid w:val="0024529F"/>
    <w:rsid w:val="002512B6"/>
    <w:rsid w:val="00253965"/>
    <w:rsid w:val="00254321"/>
    <w:rsid w:val="00256E08"/>
    <w:rsid w:val="00262DD0"/>
    <w:rsid w:val="0026430F"/>
    <w:rsid w:val="00265BD9"/>
    <w:rsid w:val="00266349"/>
    <w:rsid w:val="002740B6"/>
    <w:rsid w:val="00282088"/>
    <w:rsid w:val="00285B8F"/>
    <w:rsid w:val="00297D37"/>
    <w:rsid w:val="002A0CE3"/>
    <w:rsid w:val="002A32D5"/>
    <w:rsid w:val="002E01EE"/>
    <w:rsid w:val="002E2098"/>
    <w:rsid w:val="002F20DB"/>
    <w:rsid w:val="002F69D8"/>
    <w:rsid w:val="003041C1"/>
    <w:rsid w:val="00305ABA"/>
    <w:rsid w:val="003113C1"/>
    <w:rsid w:val="0033045D"/>
    <w:rsid w:val="00330DD3"/>
    <w:rsid w:val="00332F6D"/>
    <w:rsid w:val="003332CF"/>
    <w:rsid w:val="00335244"/>
    <w:rsid w:val="00340C10"/>
    <w:rsid w:val="00353BF9"/>
    <w:rsid w:val="00357E54"/>
    <w:rsid w:val="00360961"/>
    <w:rsid w:val="00372028"/>
    <w:rsid w:val="00372119"/>
    <w:rsid w:val="00372731"/>
    <w:rsid w:val="00374658"/>
    <w:rsid w:val="003756FE"/>
    <w:rsid w:val="0037584E"/>
    <w:rsid w:val="0037666D"/>
    <w:rsid w:val="00376FFB"/>
    <w:rsid w:val="003827DC"/>
    <w:rsid w:val="00382D4F"/>
    <w:rsid w:val="00392375"/>
    <w:rsid w:val="003B55E9"/>
    <w:rsid w:val="003C045D"/>
    <w:rsid w:val="003C06A6"/>
    <w:rsid w:val="003C4F43"/>
    <w:rsid w:val="00400B82"/>
    <w:rsid w:val="004020F5"/>
    <w:rsid w:val="00405D6D"/>
    <w:rsid w:val="00416E98"/>
    <w:rsid w:val="0041745D"/>
    <w:rsid w:val="00421D7F"/>
    <w:rsid w:val="00435A6A"/>
    <w:rsid w:val="00440E9D"/>
    <w:rsid w:val="00441833"/>
    <w:rsid w:val="00447C7A"/>
    <w:rsid w:val="004542F8"/>
    <w:rsid w:val="004569CD"/>
    <w:rsid w:val="004637F2"/>
    <w:rsid w:val="00476B5D"/>
    <w:rsid w:val="00482163"/>
    <w:rsid w:val="00486DB2"/>
    <w:rsid w:val="004A0B28"/>
    <w:rsid w:val="004B268E"/>
    <w:rsid w:val="004B6B27"/>
    <w:rsid w:val="004B780E"/>
    <w:rsid w:val="004C445E"/>
    <w:rsid w:val="004D3C2F"/>
    <w:rsid w:val="004E5632"/>
    <w:rsid w:val="00513193"/>
    <w:rsid w:val="0052529D"/>
    <w:rsid w:val="00530A26"/>
    <w:rsid w:val="00531F90"/>
    <w:rsid w:val="00532BBC"/>
    <w:rsid w:val="00533E9D"/>
    <w:rsid w:val="00534A84"/>
    <w:rsid w:val="005374EE"/>
    <w:rsid w:val="00544E60"/>
    <w:rsid w:val="00550504"/>
    <w:rsid w:val="0055389E"/>
    <w:rsid w:val="00554ED9"/>
    <w:rsid w:val="00555784"/>
    <w:rsid w:val="00567DE6"/>
    <w:rsid w:val="00583BF7"/>
    <w:rsid w:val="0058654F"/>
    <w:rsid w:val="0058788A"/>
    <w:rsid w:val="00590202"/>
    <w:rsid w:val="005945E1"/>
    <w:rsid w:val="00596352"/>
    <w:rsid w:val="005A4699"/>
    <w:rsid w:val="005A638F"/>
    <w:rsid w:val="005A7BBE"/>
    <w:rsid w:val="005B2EEE"/>
    <w:rsid w:val="005C096C"/>
    <w:rsid w:val="005C41E9"/>
    <w:rsid w:val="005E0D58"/>
    <w:rsid w:val="005E15C2"/>
    <w:rsid w:val="005F2BB6"/>
    <w:rsid w:val="00600A7F"/>
    <w:rsid w:val="006023F9"/>
    <w:rsid w:val="00605477"/>
    <w:rsid w:val="00607C30"/>
    <w:rsid w:val="00622197"/>
    <w:rsid w:val="00656830"/>
    <w:rsid w:val="0066113A"/>
    <w:rsid w:val="00694D5A"/>
    <w:rsid w:val="006A1E0D"/>
    <w:rsid w:val="006A41E0"/>
    <w:rsid w:val="006A60D3"/>
    <w:rsid w:val="006B1970"/>
    <w:rsid w:val="006B784A"/>
    <w:rsid w:val="006C57B3"/>
    <w:rsid w:val="006D5497"/>
    <w:rsid w:val="006F0936"/>
    <w:rsid w:val="006F20F4"/>
    <w:rsid w:val="006F5B9F"/>
    <w:rsid w:val="007028FF"/>
    <w:rsid w:val="007038F7"/>
    <w:rsid w:val="00710F54"/>
    <w:rsid w:val="00711419"/>
    <w:rsid w:val="007117C9"/>
    <w:rsid w:val="00762B82"/>
    <w:rsid w:val="00763E89"/>
    <w:rsid w:val="00783DE7"/>
    <w:rsid w:val="00784BFF"/>
    <w:rsid w:val="00790925"/>
    <w:rsid w:val="0079552B"/>
    <w:rsid w:val="00797C5F"/>
    <w:rsid w:val="007A2211"/>
    <w:rsid w:val="007B00BC"/>
    <w:rsid w:val="007C6E7D"/>
    <w:rsid w:val="007D3938"/>
    <w:rsid w:val="007D6010"/>
    <w:rsid w:val="007E38A6"/>
    <w:rsid w:val="007E7A39"/>
    <w:rsid w:val="007F788A"/>
    <w:rsid w:val="00803B42"/>
    <w:rsid w:val="00805102"/>
    <w:rsid w:val="00807D4F"/>
    <w:rsid w:val="00811F3A"/>
    <w:rsid w:val="00841FD9"/>
    <w:rsid w:val="008462FE"/>
    <w:rsid w:val="008556B5"/>
    <w:rsid w:val="00862F40"/>
    <w:rsid w:val="008702F8"/>
    <w:rsid w:val="008A457D"/>
    <w:rsid w:val="008A544D"/>
    <w:rsid w:val="008D1347"/>
    <w:rsid w:val="008D2628"/>
    <w:rsid w:val="008E2305"/>
    <w:rsid w:val="008E3A0D"/>
    <w:rsid w:val="008F1D58"/>
    <w:rsid w:val="008F39BE"/>
    <w:rsid w:val="008F5AA2"/>
    <w:rsid w:val="00902569"/>
    <w:rsid w:val="00903E45"/>
    <w:rsid w:val="009041C9"/>
    <w:rsid w:val="00941E60"/>
    <w:rsid w:val="009455BF"/>
    <w:rsid w:val="00964966"/>
    <w:rsid w:val="00983272"/>
    <w:rsid w:val="00984E28"/>
    <w:rsid w:val="00985D2D"/>
    <w:rsid w:val="00996CD0"/>
    <w:rsid w:val="009C48EE"/>
    <w:rsid w:val="009D0991"/>
    <w:rsid w:val="009D2B09"/>
    <w:rsid w:val="009D63B5"/>
    <w:rsid w:val="009E54D6"/>
    <w:rsid w:val="009E6BC4"/>
    <w:rsid w:val="00A01716"/>
    <w:rsid w:val="00A03919"/>
    <w:rsid w:val="00A074EF"/>
    <w:rsid w:val="00A169C1"/>
    <w:rsid w:val="00A17F06"/>
    <w:rsid w:val="00A208EA"/>
    <w:rsid w:val="00A23324"/>
    <w:rsid w:val="00A375A6"/>
    <w:rsid w:val="00A4282D"/>
    <w:rsid w:val="00A45BCA"/>
    <w:rsid w:val="00A54E56"/>
    <w:rsid w:val="00A61527"/>
    <w:rsid w:val="00A74D95"/>
    <w:rsid w:val="00A75282"/>
    <w:rsid w:val="00A77C9E"/>
    <w:rsid w:val="00A830DB"/>
    <w:rsid w:val="00A84060"/>
    <w:rsid w:val="00A8487E"/>
    <w:rsid w:val="00A903BF"/>
    <w:rsid w:val="00A903EF"/>
    <w:rsid w:val="00AA6B57"/>
    <w:rsid w:val="00AB3C68"/>
    <w:rsid w:val="00AB6C1D"/>
    <w:rsid w:val="00AB6CDD"/>
    <w:rsid w:val="00AC187E"/>
    <w:rsid w:val="00AC2A43"/>
    <w:rsid w:val="00AD0BDB"/>
    <w:rsid w:val="00AD375B"/>
    <w:rsid w:val="00AE1BF0"/>
    <w:rsid w:val="00AE3EE3"/>
    <w:rsid w:val="00AF007D"/>
    <w:rsid w:val="00AF0BCC"/>
    <w:rsid w:val="00AF4A52"/>
    <w:rsid w:val="00AF5DED"/>
    <w:rsid w:val="00AF78B2"/>
    <w:rsid w:val="00B0796D"/>
    <w:rsid w:val="00B108FE"/>
    <w:rsid w:val="00B21F8C"/>
    <w:rsid w:val="00B24EB2"/>
    <w:rsid w:val="00B26527"/>
    <w:rsid w:val="00B34F52"/>
    <w:rsid w:val="00B43083"/>
    <w:rsid w:val="00B5453D"/>
    <w:rsid w:val="00B56FB3"/>
    <w:rsid w:val="00B7033F"/>
    <w:rsid w:val="00B73147"/>
    <w:rsid w:val="00B75D3F"/>
    <w:rsid w:val="00B925A4"/>
    <w:rsid w:val="00B933D9"/>
    <w:rsid w:val="00BA01D6"/>
    <w:rsid w:val="00BA5D20"/>
    <w:rsid w:val="00BB0DCC"/>
    <w:rsid w:val="00BE0C13"/>
    <w:rsid w:val="00BF11FD"/>
    <w:rsid w:val="00C0212E"/>
    <w:rsid w:val="00C04DF3"/>
    <w:rsid w:val="00C05ACD"/>
    <w:rsid w:val="00C11F3F"/>
    <w:rsid w:val="00C33282"/>
    <w:rsid w:val="00C479E4"/>
    <w:rsid w:val="00C51B86"/>
    <w:rsid w:val="00C607C7"/>
    <w:rsid w:val="00C61F57"/>
    <w:rsid w:val="00C66146"/>
    <w:rsid w:val="00C70D51"/>
    <w:rsid w:val="00C75F15"/>
    <w:rsid w:val="00C8695E"/>
    <w:rsid w:val="00C90239"/>
    <w:rsid w:val="00C90242"/>
    <w:rsid w:val="00CA1B73"/>
    <w:rsid w:val="00CA621D"/>
    <w:rsid w:val="00CE196F"/>
    <w:rsid w:val="00D10C6C"/>
    <w:rsid w:val="00D11EEC"/>
    <w:rsid w:val="00D127EE"/>
    <w:rsid w:val="00D12BD7"/>
    <w:rsid w:val="00D23008"/>
    <w:rsid w:val="00D336A5"/>
    <w:rsid w:val="00D34332"/>
    <w:rsid w:val="00D43CE0"/>
    <w:rsid w:val="00D44BEA"/>
    <w:rsid w:val="00D45E0F"/>
    <w:rsid w:val="00D5119D"/>
    <w:rsid w:val="00D5160C"/>
    <w:rsid w:val="00D55C73"/>
    <w:rsid w:val="00D62DD7"/>
    <w:rsid w:val="00D63113"/>
    <w:rsid w:val="00D66E2A"/>
    <w:rsid w:val="00D67F22"/>
    <w:rsid w:val="00D709ED"/>
    <w:rsid w:val="00D77975"/>
    <w:rsid w:val="00D80556"/>
    <w:rsid w:val="00D8201A"/>
    <w:rsid w:val="00D9032B"/>
    <w:rsid w:val="00D90458"/>
    <w:rsid w:val="00D91D78"/>
    <w:rsid w:val="00DA0270"/>
    <w:rsid w:val="00DB21EF"/>
    <w:rsid w:val="00DC08C2"/>
    <w:rsid w:val="00DC2C38"/>
    <w:rsid w:val="00DD2099"/>
    <w:rsid w:val="00DE6F78"/>
    <w:rsid w:val="00DF0687"/>
    <w:rsid w:val="00DF6F9A"/>
    <w:rsid w:val="00E077A0"/>
    <w:rsid w:val="00E128D2"/>
    <w:rsid w:val="00E17B4C"/>
    <w:rsid w:val="00E237CA"/>
    <w:rsid w:val="00E2510F"/>
    <w:rsid w:val="00E36E76"/>
    <w:rsid w:val="00E42840"/>
    <w:rsid w:val="00E551C7"/>
    <w:rsid w:val="00E64A22"/>
    <w:rsid w:val="00E7146D"/>
    <w:rsid w:val="00E808FB"/>
    <w:rsid w:val="00E86A3C"/>
    <w:rsid w:val="00EA00D1"/>
    <w:rsid w:val="00EA630C"/>
    <w:rsid w:val="00EB28E1"/>
    <w:rsid w:val="00EB578D"/>
    <w:rsid w:val="00EC1A59"/>
    <w:rsid w:val="00EC227B"/>
    <w:rsid w:val="00ED3A8D"/>
    <w:rsid w:val="00ED6821"/>
    <w:rsid w:val="00ED6D99"/>
    <w:rsid w:val="00EE5160"/>
    <w:rsid w:val="00EE6E1A"/>
    <w:rsid w:val="00EF3798"/>
    <w:rsid w:val="00F102E1"/>
    <w:rsid w:val="00F109C8"/>
    <w:rsid w:val="00F12E62"/>
    <w:rsid w:val="00F15B2E"/>
    <w:rsid w:val="00F24F50"/>
    <w:rsid w:val="00F32604"/>
    <w:rsid w:val="00F33AFC"/>
    <w:rsid w:val="00F46E7D"/>
    <w:rsid w:val="00F50550"/>
    <w:rsid w:val="00F72D1D"/>
    <w:rsid w:val="00F81D72"/>
    <w:rsid w:val="00F84267"/>
    <w:rsid w:val="00F85886"/>
    <w:rsid w:val="00F8752C"/>
    <w:rsid w:val="00F951F0"/>
    <w:rsid w:val="00FA4240"/>
    <w:rsid w:val="00FA74CE"/>
    <w:rsid w:val="00FB7583"/>
    <w:rsid w:val="00FC5B7A"/>
    <w:rsid w:val="00FD3FA2"/>
    <w:rsid w:val="00FD5A16"/>
    <w:rsid w:val="00FD5DC1"/>
    <w:rsid w:val="00FD7D3A"/>
    <w:rsid w:val="00FE639E"/>
    <w:rsid w:val="00FF71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756FE"/>
    <w:pPr>
      <w:spacing w:line="360" w:lineRule="auto"/>
    </w:pPr>
    <w:rPr>
      <w:rFonts w:ascii="Times New Roman" w:hAnsi="Times New Roman" w:cs="Times New Roman"/>
      <w:sz w:val="24"/>
      <w:szCs w:val="24"/>
    </w:rPr>
  </w:style>
  <w:style w:type="paragraph" w:styleId="Kop1">
    <w:name w:val="heading 1"/>
    <w:basedOn w:val="Standaard"/>
    <w:next w:val="Standaard"/>
    <w:link w:val="Kop1Char"/>
    <w:uiPriority w:val="9"/>
    <w:qFormat/>
    <w:rsid w:val="001E1C72"/>
    <w:pPr>
      <w:keepNext/>
      <w:keepLines/>
      <w:numPr>
        <w:numId w:val="5"/>
      </w:numPr>
      <w:spacing w:before="480" w:after="0"/>
      <w:outlineLvl w:val="0"/>
    </w:pPr>
    <w:rPr>
      <w:rFonts w:eastAsiaTheme="majorEastAsia"/>
      <w:b/>
      <w:bCs/>
      <w:sz w:val="32"/>
      <w:szCs w:val="32"/>
    </w:rPr>
  </w:style>
  <w:style w:type="paragraph" w:styleId="Kop2">
    <w:name w:val="heading 2"/>
    <w:basedOn w:val="Standaard"/>
    <w:next w:val="Standaard"/>
    <w:link w:val="Kop2Char"/>
    <w:uiPriority w:val="9"/>
    <w:unhideWhenUsed/>
    <w:qFormat/>
    <w:rsid w:val="001E1C72"/>
    <w:pPr>
      <w:keepNext/>
      <w:keepLines/>
      <w:numPr>
        <w:ilvl w:val="1"/>
        <w:numId w:val="5"/>
      </w:numPr>
      <w:spacing w:before="200" w:after="0"/>
      <w:outlineLvl w:val="1"/>
    </w:pPr>
    <w:rPr>
      <w:rFonts w:eastAsiaTheme="majorEastAsia"/>
      <w:b/>
      <w:bCs/>
      <w:sz w:val="26"/>
      <w:szCs w:val="26"/>
    </w:rPr>
  </w:style>
  <w:style w:type="paragraph" w:styleId="Kop3">
    <w:name w:val="heading 3"/>
    <w:basedOn w:val="Standaard"/>
    <w:next w:val="Standaard"/>
    <w:link w:val="Kop3Char"/>
    <w:uiPriority w:val="9"/>
    <w:unhideWhenUsed/>
    <w:qFormat/>
    <w:rsid w:val="00530A26"/>
    <w:pPr>
      <w:keepNext/>
      <w:keepLines/>
      <w:numPr>
        <w:ilvl w:val="2"/>
        <w:numId w:val="5"/>
      </w:numPr>
      <w:spacing w:before="200" w:after="0"/>
      <w:outlineLvl w:val="2"/>
    </w:pPr>
    <w:rPr>
      <w:rFonts w:eastAsiaTheme="majorEastAsia"/>
      <w:b/>
      <w:bCs/>
    </w:rPr>
  </w:style>
  <w:style w:type="paragraph" w:styleId="Kop4">
    <w:name w:val="heading 4"/>
    <w:basedOn w:val="Standaard"/>
    <w:next w:val="Standaard"/>
    <w:link w:val="Kop4Char"/>
    <w:uiPriority w:val="9"/>
    <w:semiHidden/>
    <w:unhideWhenUsed/>
    <w:qFormat/>
    <w:rsid w:val="00530A26"/>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semiHidden/>
    <w:unhideWhenUsed/>
    <w:qFormat/>
    <w:rsid w:val="00530A26"/>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530A26"/>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530A26"/>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uiPriority w:val="9"/>
    <w:semiHidden/>
    <w:unhideWhenUsed/>
    <w:qFormat/>
    <w:rsid w:val="00530A26"/>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530A26"/>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082403"/>
    <w:pPr>
      <w:ind w:left="720"/>
      <w:contextualSpacing/>
    </w:pPr>
  </w:style>
  <w:style w:type="character" w:customStyle="1" w:styleId="Kop1Char">
    <w:name w:val="Kop 1 Char"/>
    <w:basedOn w:val="Standaardalinea-lettertype"/>
    <w:link w:val="Kop1"/>
    <w:uiPriority w:val="9"/>
    <w:rsid w:val="001E1C72"/>
    <w:rPr>
      <w:rFonts w:ascii="Times New Roman" w:eastAsiaTheme="majorEastAsia" w:hAnsi="Times New Roman" w:cs="Times New Roman"/>
      <w:b/>
      <w:bCs/>
      <w:sz w:val="32"/>
      <w:szCs w:val="32"/>
    </w:rPr>
  </w:style>
  <w:style w:type="paragraph" w:styleId="Bibliografie">
    <w:name w:val="Bibliography"/>
    <w:basedOn w:val="Standaard"/>
    <w:next w:val="Standaard"/>
    <w:uiPriority w:val="37"/>
    <w:unhideWhenUsed/>
    <w:rsid w:val="008F1D58"/>
    <w:pPr>
      <w:spacing w:after="0" w:line="480" w:lineRule="auto"/>
      <w:ind w:left="720" w:hanging="720"/>
    </w:pPr>
  </w:style>
  <w:style w:type="table" w:styleId="Tabelraster">
    <w:name w:val="Table Grid"/>
    <w:basedOn w:val="Standaardtabel"/>
    <w:uiPriority w:val="59"/>
    <w:rsid w:val="003746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jschrift">
    <w:name w:val="caption"/>
    <w:basedOn w:val="Standaard"/>
    <w:next w:val="Standaard"/>
    <w:uiPriority w:val="35"/>
    <w:unhideWhenUsed/>
    <w:qFormat/>
    <w:rsid w:val="0000089C"/>
    <w:pPr>
      <w:spacing w:line="240" w:lineRule="auto"/>
    </w:pPr>
    <w:rPr>
      <w:b/>
      <w:bCs/>
      <w:sz w:val="20"/>
      <w:szCs w:val="20"/>
    </w:rPr>
  </w:style>
  <w:style w:type="character" w:customStyle="1" w:styleId="Kop2Char">
    <w:name w:val="Kop 2 Char"/>
    <w:basedOn w:val="Standaardalinea-lettertype"/>
    <w:link w:val="Kop2"/>
    <w:uiPriority w:val="9"/>
    <w:rsid w:val="001E1C72"/>
    <w:rPr>
      <w:rFonts w:ascii="Times New Roman" w:eastAsiaTheme="majorEastAsia" w:hAnsi="Times New Roman" w:cs="Times New Roman"/>
      <w:b/>
      <w:bCs/>
      <w:sz w:val="26"/>
      <w:szCs w:val="26"/>
    </w:rPr>
  </w:style>
  <w:style w:type="paragraph" w:styleId="Kopvaninhoudsopgave">
    <w:name w:val="TOC Heading"/>
    <w:basedOn w:val="Kop1"/>
    <w:next w:val="Standaard"/>
    <w:uiPriority w:val="39"/>
    <w:unhideWhenUsed/>
    <w:qFormat/>
    <w:rsid w:val="002F69D8"/>
    <w:pPr>
      <w:spacing w:line="276" w:lineRule="auto"/>
      <w:outlineLvl w:val="9"/>
    </w:pPr>
    <w:rPr>
      <w:rFonts w:asciiTheme="majorHAnsi" w:hAnsiTheme="majorHAnsi" w:cstheme="majorBidi"/>
      <w:color w:val="365F91" w:themeColor="accent1" w:themeShade="BF"/>
      <w:sz w:val="28"/>
      <w:szCs w:val="28"/>
    </w:rPr>
  </w:style>
  <w:style w:type="paragraph" w:styleId="Inhopg1">
    <w:name w:val="toc 1"/>
    <w:basedOn w:val="Standaard"/>
    <w:next w:val="Standaard"/>
    <w:autoRedefine/>
    <w:uiPriority w:val="39"/>
    <w:unhideWhenUsed/>
    <w:rsid w:val="00530A26"/>
    <w:pPr>
      <w:tabs>
        <w:tab w:val="right" w:leader="dot" w:pos="9396"/>
      </w:tabs>
      <w:spacing w:after="100"/>
    </w:pPr>
  </w:style>
  <w:style w:type="paragraph" w:styleId="Inhopg2">
    <w:name w:val="toc 2"/>
    <w:basedOn w:val="Standaard"/>
    <w:next w:val="Standaard"/>
    <w:autoRedefine/>
    <w:uiPriority w:val="39"/>
    <w:unhideWhenUsed/>
    <w:rsid w:val="002F69D8"/>
    <w:pPr>
      <w:spacing w:after="100"/>
      <w:ind w:left="240"/>
    </w:pPr>
  </w:style>
  <w:style w:type="character" w:styleId="Hyperlink">
    <w:name w:val="Hyperlink"/>
    <w:basedOn w:val="Standaardalinea-lettertype"/>
    <w:uiPriority w:val="99"/>
    <w:unhideWhenUsed/>
    <w:rsid w:val="002F69D8"/>
    <w:rPr>
      <w:color w:val="0000FF" w:themeColor="hyperlink"/>
      <w:u w:val="single"/>
    </w:rPr>
  </w:style>
  <w:style w:type="paragraph" w:styleId="Ballontekst">
    <w:name w:val="Balloon Text"/>
    <w:basedOn w:val="Standaard"/>
    <w:link w:val="BallontekstChar"/>
    <w:uiPriority w:val="99"/>
    <w:semiHidden/>
    <w:unhideWhenUsed/>
    <w:rsid w:val="002F69D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F69D8"/>
    <w:rPr>
      <w:rFonts w:ascii="Tahoma" w:hAnsi="Tahoma" w:cs="Tahoma"/>
      <w:sz w:val="16"/>
      <w:szCs w:val="16"/>
    </w:rPr>
  </w:style>
  <w:style w:type="character" w:customStyle="1" w:styleId="Kop3Char">
    <w:name w:val="Kop 3 Char"/>
    <w:basedOn w:val="Standaardalinea-lettertype"/>
    <w:link w:val="Kop3"/>
    <w:uiPriority w:val="9"/>
    <w:rsid w:val="00530A26"/>
    <w:rPr>
      <w:rFonts w:ascii="Times New Roman" w:eastAsiaTheme="majorEastAsia" w:hAnsi="Times New Roman" w:cs="Times New Roman"/>
      <w:b/>
      <w:bCs/>
      <w:sz w:val="24"/>
      <w:szCs w:val="24"/>
    </w:rPr>
  </w:style>
  <w:style w:type="paragraph" w:styleId="Inhopg3">
    <w:name w:val="toc 3"/>
    <w:basedOn w:val="Standaard"/>
    <w:next w:val="Standaard"/>
    <w:autoRedefine/>
    <w:uiPriority w:val="39"/>
    <w:unhideWhenUsed/>
    <w:rsid w:val="000A1530"/>
    <w:pPr>
      <w:spacing w:after="100"/>
      <w:ind w:left="480"/>
    </w:pPr>
  </w:style>
  <w:style w:type="character" w:styleId="GevolgdeHyperlink">
    <w:name w:val="FollowedHyperlink"/>
    <w:basedOn w:val="Standaardalinea-lettertype"/>
    <w:uiPriority w:val="99"/>
    <w:semiHidden/>
    <w:unhideWhenUsed/>
    <w:rsid w:val="00533E9D"/>
    <w:rPr>
      <w:color w:val="800080" w:themeColor="followedHyperlink"/>
      <w:u w:val="single"/>
    </w:rPr>
  </w:style>
  <w:style w:type="paragraph" w:styleId="Geenafstand">
    <w:name w:val="No Spacing"/>
    <w:link w:val="GeenafstandChar"/>
    <w:uiPriority w:val="1"/>
    <w:qFormat/>
    <w:rsid w:val="00D12BD7"/>
    <w:pPr>
      <w:spacing w:after="0" w:line="240" w:lineRule="auto"/>
    </w:pPr>
    <w:rPr>
      <w:rFonts w:eastAsiaTheme="minorEastAsia"/>
    </w:rPr>
  </w:style>
  <w:style w:type="character" w:customStyle="1" w:styleId="GeenafstandChar">
    <w:name w:val="Geen afstand Char"/>
    <w:basedOn w:val="Standaardalinea-lettertype"/>
    <w:link w:val="Geenafstand"/>
    <w:uiPriority w:val="1"/>
    <w:rsid w:val="00D12BD7"/>
    <w:rPr>
      <w:rFonts w:eastAsiaTheme="minorEastAsia"/>
    </w:rPr>
  </w:style>
  <w:style w:type="character" w:customStyle="1" w:styleId="Kop4Char">
    <w:name w:val="Kop 4 Char"/>
    <w:basedOn w:val="Standaardalinea-lettertype"/>
    <w:link w:val="Kop4"/>
    <w:uiPriority w:val="9"/>
    <w:semiHidden/>
    <w:rsid w:val="00530A26"/>
    <w:rPr>
      <w:rFonts w:asciiTheme="majorHAnsi" w:eastAsiaTheme="majorEastAsia" w:hAnsiTheme="majorHAnsi" w:cstheme="majorBidi"/>
      <w:b/>
      <w:bCs/>
      <w:i/>
      <w:iCs/>
      <w:color w:val="4F81BD" w:themeColor="accent1"/>
      <w:sz w:val="24"/>
      <w:szCs w:val="24"/>
    </w:rPr>
  </w:style>
  <w:style w:type="character" w:customStyle="1" w:styleId="Kop5Char">
    <w:name w:val="Kop 5 Char"/>
    <w:basedOn w:val="Standaardalinea-lettertype"/>
    <w:link w:val="Kop5"/>
    <w:uiPriority w:val="9"/>
    <w:semiHidden/>
    <w:rsid w:val="00530A26"/>
    <w:rPr>
      <w:rFonts w:asciiTheme="majorHAnsi" w:eastAsiaTheme="majorEastAsia" w:hAnsiTheme="majorHAnsi" w:cstheme="majorBidi"/>
      <w:color w:val="243F60" w:themeColor="accent1" w:themeShade="7F"/>
      <w:sz w:val="24"/>
      <w:szCs w:val="24"/>
    </w:rPr>
  </w:style>
  <w:style w:type="character" w:customStyle="1" w:styleId="Kop6Char">
    <w:name w:val="Kop 6 Char"/>
    <w:basedOn w:val="Standaardalinea-lettertype"/>
    <w:link w:val="Kop6"/>
    <w:uiPriority w:val="9"/>
    <w:semiHidden/>
    <w:rsid w:val="00530A26"/>
    <w:rPr>
      <w:rFonts w:asciiTheme="majorHAnsi" w:eastAsiaTheme="majorEastAsia" w:hAnsiTheme="majorHAnsi" w:cstheme="majorBidi"/>
      <w:i/>
      <w:iCs/>
      <w:color w:val="243F60" w:themeColor="accent1" w:themeShade="7F"/>
      <w:sz w:val="24"/>
      <w:szCs w:val="24"/>
    </w:rPr>
  </w:style>
  <w:style w:type="character" w:customStyle="1" w:styleId="Kop7Char">
    <w:name w:val="Kop 7 Char"/>
    <w:basedOn w:val="Standaardalinea-lettertype"/>
    <w:link w:val="Kop7"/>
    <w:uiPriority w:val="9"/>
    <w:semiHidden/>
    <w:rsid w:val="00530A26"/>
    <w:rPr>
      <w:rFonts w:asciiTheme="majorHAnsi" w:eastAsiaTheme="majorEastAsia" w:hAnsiTheme="majorHAnsi" w:cstheme="majorBidi"/>
      <w:i/>
      <w:iCs/>
      <w:color w:val="404040" w:themeColor="text1" w:themeTint="BF"/>
      <w:sz w:val="24"/>
      <w:szCs w:val="24"/>
    </w:rPr>
  </w:style>
  <w:style w:type="character" w:customStyle="1" w:styleId="Kop8Char">
    <w:name w:val="Kop 8 Char"/>
    <w:basedOn w:val="Standaardalinea-lettertype"/>
    <w:link w:val="Kop8"/>
    <w:uiPriority w:val="9"/>
    <w:semiHidden/>
    <w:rsid w:val="00530A26"/>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530A26"/>
    <w:rPr>
      <w:rFonts w:asciiTheme="majorHAnsi" w:eastAsiaTheme="majorEastAsia" w:hAnsiTheme="majorHAnsi" w:cstheme="majorBidi"/>
      <w:i/>
      <w:iCs/>
      <w:color w:val="404040" w:themeColor="text1" w:themeTint="BF"/>
      <w:sz w:val="20"/>
      <w:szCs w:val="20"/>
    </w:rPr>
  </w:style>
  <w:style w:type="paragraph" w:styleId="Koptekst">
    <w:name w:val="header"/>
    <w:basedOn w:val="Standaard"/>
    <w:link w:val="KoptekstChar"/>
    <w:uiPriority w:val="99"/>
    <w:unhideWhenUsed/>
    <w:rsid w:val="000225A6"/>
    <w:pPr>
      <w:tabs>
        <w:tab w:val="center" w:pos="4703"/>
        <w:tab w:val="right" w:pos="9406"/>
      </w:tabs>
      <w:spacing w:after="0" w:line="240" w:lineRule="auto"/>
    </w:pPr>
  </w:style>
  <w:style w:type="character" w:customStyle="1" w:styleId="KoptekstChar">
    <w:name w:val="Koptekst Char"/>
    <w:basedOn w:val="Standaardalinea-lettertype"/>
    <w:link w:val="Koptekst"/>
    <w:uiPriority w:val="99"/>
    <w:rsid w:val="000225A6"/>
    <w:rPr>
      <w:rFonts w:ascii="Times New Roman" w:hAnsi="Times New Roman" w:cs="Times New Roman"/>
      <w:sz w:val="24"/>
      <w:szCs w:val="24"/>
    </w:rPr>
  </w:style>
  <w:style w:type="paragraph" w:styleId="Voettekst">
    <w:name w:val="footer"/>
    <w:basedOn w:val="Standaard"/>
    <w:link w:val="VoettekstChar"/>
    <w:uiPriority w:val="99"/>
    <w:unhideWhenUsed/>
    <w:rsid w:val="000225A6"/>
    <w:pPr>
      <w:tabs>
        <w:tab w:val="center" w:pos="4703"/>
        <w:tab w:val="right" w:pos="9406"/>
      </w:tabs>
      <w:spacing w:after="0" w:line="240" w:lineRule="auto"/>
    </w:pPr>
  </w:style>
  <w:style w:type="character" w:customStyle="1" w:styleId="VoettekstChar">
    <w:name w:val="Voettekst Char"/>
    <w:basedOn w:val="Standaardalinea-lettertype"/>
    <w:link w:val="Voettekst"/>
    <w:uiPriority w:val="99"/>
    <w:rsid w:val="000225A6"/>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756FE"/>
    <w:pPr>
      <w:spacing w:line="360" w:lineRule="auto"/>
    </w:pPr>
    <w:rPr>
      <w:rFonts w:ascii="Times New Roman" w:hAnsi="Times New Roman" w:cs="Times New Roman"/>
      <w:sz w:val="24"/>
      <w:szCs w:val="24"/>
    </w:rPr>
  </w:style>
  <w:style w:type="paragraph" w:styleId="Kop1">
    <w:name w:val="heading 1"/>
    <w:basedOn w:val="Standaard"/>
    <w:next w:val="Standaard"/>
    <w:link w:val="Kop1Char"/>
    <w:uiPriority w:val="9"/>
    <w:qFormat/>
    <w:rsid w:val="001E1C72"/>
    <w:pPr>
      <w:keepNext/>
      <w:keepLines/>
      <w:numPr>
        <w:numId w:val="5"/>
      </w:numPr>
      <w:spacing w:before="480" w:after="0"/>
      <w:outlineLvl w:val="0"/>
    </w:pPr>
    <w:rPr>
      <w:rFonts w:eastAsiaTheme="majorEastAsia"/>
      <w:b/>
      <w:bCs/>
      <w:sz w:val="32"/>
      <w:szCs w:val="32"/>
    </w:rPr>
  </w:style>
  <w:style w:type="paragraph" w:styleId="Kop2">
    <w:name w:val="heading 2"/>
    <w:basedOn w:val="Standaard"/>
    <w:next w:val="Standaard"/>
    <w:link w:val="Kop2Char"/>
    <w:uiPriority w:val="9"/>
    <w:unhideWhenUsed/>
    <w:qFormat/>
    <w:rsid w:val="001E1C72"/>
    <w:pPr>
      <w:keepNext/>
      <w:keepLines/>
      <w:numPr>
        <w:ilvl w:val="1"/>
        <w:numId w:val="5"/>
      </w:numPr>
      <w:spacing w:before="200" w:after="0"/>
      <w:outlineLvl w:val="1"/>
    </w:pPr>
    <w:rPr>
      <w:rFonts w:eastAsiaTheme="majorEastAsia"/>
      <w:b/>
      <w:bCs/>
      <w:sz w:val="26"/>
      <w:szCs w:val="26"/>
    </w:rPr>
  </w:style>
  <w:style w:type="paragraph" w:styleId="Kop3">
    <w:name w:val="heading 3"/>
    <w:basedOn w:val="Standaard"/>
    <w:next w:val="Standaard"/>
    <w:link w:val="Kop3Char"/>
    <w:uiPriority w:val="9"/>
    <w:unhideWhenUsed/>
    <w:qFormat/>
    <w:rsid w:val="00530A26"/>
    <w:pPr>
      <w:keepNext/>
      <w:keepLines/>
      <w:numPr>
        <w:ilvl w:val="2"/>
        <w:numId w:val="5"/>
      </w:numPr>
      <w:spacing w:before="200" w:after="0"/>
      <w:outlineLvl w:val="2"/>
    </w:pPr>
    <w:rPr>
      <w:rFonts w:eastAsiaTheme="majorEastAsia"/>
      <w:b/>
      <w:bCs/>
    </w:rPr>
  </w:style>
  <w:style w:type="paragraph" w:styleId="Kop4">
    <w:name w:val="heading 4"/>
    <w:basedOn w:val="Standaard"/>
    <w:next w:val="Standaard"/>
    <w:link w:val="Kop4Char"/>
    <w:uiPriority w:val="9"/>
    <w:semiHidden/>
    <w:unhideWhenUsed/>
    <w:qFormat/>
    <w:rsid w:val="00530A26"/>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semiHidden/>
    <w:unhideWhenUsed/>
    <w:qFormat/>
    <w:rsid w:val="00530A26"/>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530A26"/>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530A26"/>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uiPriority w:val="9"/>
    <w:semiHidden/>
    <w:unhideWhenUsed/>
    <w:qFormat/>
    <w:rsid w:val="00530A26"/>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530A26"/>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082403"/>
    <w:pPr>
      <w:ind w:left="720"/>
      <w:contextualSpacing/>
    </w:pPr>
  </w:style>
  <w:style w:type="character" w:customStyle="1" w:styleId="Kop1Char">
    <w:name w:val="Kop 1 Char"/>
    <w:basedOn w:val="Standaardalinea-lettertype"/>
    <w:link w:val="Kop1"/>
    <w:uiPriority w:val="9"/>
    <w:rsid w:val="001E1C72"/>
    <w:rPr>
      <w:rFonts w:ascii="Times New Roman" w:eastAsiaTheme="majorEastAsia" w:hAnsi="Times New Roman" w:cs="Times New Roman"/>
      <w:b/>
      <w:bCs/>
      <w:sz w:val="32"/>
      <w:szCs w:val="32"/>
    </w:rPr>
  </w:style>
  <w:style w:type="paragraph" w:styleId="Bibliografie">
    <w:name w:val="Bibliography"/>
    <w:basedOn w:val="Standaard"/>
    <w:next w:val="Standaard"/>
    <w:uiPriority w:val="37"/>
    <w:unhideWhenUsed/>
    <w:rsid w:val="008F1D58"/>
    <w:pPr>
      <w:spacing w:after="0" w:line="480" w:lineRule="auto"/>
      <w:ind w:left="720" w:hanging="720"/>
    </w:pPr>
  </w:style>
  <w:style w:type="table" w:styleId="Tabelraster">
    <w:name w:val="Table Grid"/>
    <w:basedOn w:val="Standaardtabel"/>
    <w:uiPriority w:val="59"/>
    <w:rsid w:val="003746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jschrift">
    <w:name w:val="caption"/>
    <w:basedOn w:val="Standaard"/>
    <w:next w:val="Standaard"/>
    <w:uiPriority w:val="35"/>
    <w:unhideWhenUsed/>
    <w:qFormat/>
    <w:rsid w:val="0000089C"/>
    <w:pPr>
      <w:spacing w:line="240" w:lineRule="auto"/>
    </w:pPr>
    <w:rPr>
      <w:b/>
      <w:bCs/>
      <w:sz w:val="20"/>
      <w:szCs w:val="20"/>
    </w:rPr>
  </w:style>
  <w:style w:type="character" w:customStyle="1" w:styleId="Kop2Char">
    <w:name w:val="Kop 2 Char"/>
    <w:basedOn w:val="Standaardalinea-lettertype"/>
    <w:link w:val="Kop2"/>
    <w:uiPriority w:val="9"/>
    <w:rsid w:val="001E1C72"/>
    <w:rPr>
      <w:rFonts w:ascii="Times New Roman" w:eastAsiaTheme="majorEastAsia" w:hAnsi="Times New Roman" w:cs="Times New Roman"/>
      <w:b/>
      <w:bCs/>
      <w:sz w:val="26"/>
      <w:szCs w:val="26"/>
    </w:rPr>
  </w:style>
  <w:style w:type="paragraph" w:styleId="Kopvaninhoudsopgave">
    <w:name w:val="TOC Heading"/>
    <w:basedOn w:val="Kop1"/>
    <w:next w:val="Standaard"/>
    <w:uiPriority w:val="39"/>
    <w:unhideWhenUsed/>
    <w:qFormat/>
    <w:rsid w:val="002F69D8"/>
    <w:pPr>
      <w:spacing w:line="276" w:lineRule="auto"/>
      <w:outlineLvl w:val="9"/>
    </w:pPr>
    <w:rPr>
      <w:rFonts w:asciiTheme="majorHAnsi" w:hAnsiTheme="majorHAnsi" w:cstheme="majorBidi"/>
      <w:color w:val="365F91" w:themeColor="accent1" w:themeShade="BF"/>
      <w:sz w:val="28"/>
      <w:szCs w:val="28"/>
    </w:rPr>
  </w:style>
  <w:style w:type="paragraph" w:styleId="Inhopg1">
    <w:name w:val="toc 1"/>
    <w:basedOn w:val="Standaard"/>
    <w:next w:val="Standaard"/>
    <w:autoRedefine/>
    <w:uiPriority w:val="39"/>
    <w:unhideWhenUsed/>
    <w:rsid w:val="00530A26"/>
    <w:pPr>
      <w:tabs>
        <w:tab w:val="right" w:leader="dot" w:pos="9396"/>
      </w:tabs>
      <w:spacing w:after="100"/>
    </w:pPr>
  </w:style>
  <w:style w:type="paragraph" w:styleId="Inhopg2">
    <w:name w:val="toc 2"/>
    <w:basedOn w:val="Standaard"/>
    <w:next w:val="Standaard"/>
    <w:autoRedefine/>
    <w:uiPriority w:val="39"/>
    <w:unhideWhenUsed/>
    <w:rsid w:val="002F69D8"/>
    <w:pPr>
      <w:spacing w:after="100"/>
      <w:ind w:left="240"/>
    </w:pPr>
  </w:style>
  <w:style w:type="character" w:styleId="Hyperlink">
    <w:name w:val="Hyperlink"/>
    <w:basedOn w:val="Standaardalinea-lettertype"/>
    <w:uiPriority w:val="99"/>
    <w:unhideWhenUsed/>
    <w:rsid w:val="002F69D8"/>
    <w:rPr>
      <w:color w:val="0000FF" w:themeColor="hyperlink"/>
      <w:u w:val="single"/>
    </w:rPr>
  </w:style>
  <w:style w:type="paragraph" w:styleId="Ballontekst">
    <w:name w:val="Balloon Text"/>
    <w:basedOn w:val="Standaard"/>
    <w:link w:val="BallontekstChar"/>
    <w:uiPriority w:val="99"/>
    <w:semiHidden/>
    <w:unhideWhenUsed/>
    <w:rsid w:val="002F69D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F69D8"/>
    <w:rPr>
      <w:rFonts w:ascii="Tahoma" w:hAnsi="Tahoma" w:cs="Tahoma"/>
      <w:sz w:val="16"/>
      <w:szCs w:val="16"/>
    </w:rPr>
  </w:style>
  <w:style w:type="character" w:customStyle="1" w:styleId="Kop3Char">
    <w:name w:val="Kop 3 Char"/>
    <w:basedOn w:val="Standaardalinea-lettertype"/>
    <w:link w:val="Kop3"/>
    <w:uiPriority w:val="9"/>
    <w:rsid w:val="00530A26"/>
    <w:rPr>
      <w:rFonts w:ascii="Times New Roman" w:eastAsiaTheme="majorEastAsia" w:hAnsi="Times New Roman" w:cs="Times New Roman"/>
      <w:b/>
      <w:bCs/>
      <w:sz w:val="24"/>
      <w:szCs w:val="24"/>
    </w:rPr>
  </w:style>
  <w:style w:type="paragraph" w:styleId="Inhopg3">
    <w:name w:val="toc 3"/>
    <w:basedOn w:val="Standaard"/>
    <w:next w:val="Standaard"/>
    <w:autoRedefine/>
    <w:uiPriority w:val="39"/>
    <w:unhideWhenUsed/>
    <w:rsid w:val="000A1530"/>
    <w:pPr>
      <w:spacing w:after="100"/>
      <w:ind w:left="480"/>
    </w:pPr>
  </w:style>
  <w:style w:type="character" w:styleId="GevolgdeHyperlink">
    <w:name w:val="FollowedHyperlink"/>
    <w:basedOn w:val="Standaardalinea-lettertype"/>
    <w:uiPriority w:val="99"/>
    <w:semiHidden/>
    <w:unhideWhenUsed/>
    <w:rsid w:val="00533E9D"/>
    <w:rPr>
      <w:color w:val="800080" w:themeColor="followedHyperlink"/>
      <w:u w:val="single"/>
    </w:rPr>
  </w:style>
  <w:style w:type="paragraph" w:styleId="Geenafstand">
    <w:name w:val="No Spacing"/>
    <w:link w:val="GeenafstandChar"/>
    <w:uiPriority w:val="1"/>
    <w:qFormat/>
    <w:rsid w:val="00D12BD7"/>
    <w:pPr>
      <w:spacing w:after="0" w:line="240" w:lineRule="auto"/>
    </w:pPr>
    <w:rPr>
      <w:rFonts w:eastAsiaTheme="minorEastAsia"/>
    </w:rPr>
  </w:style>
  <w:style w:type="character" w:customStyle="1" w:styleId="GeenafstandChar">
    <w:name w:val="Geen afstand Char"/>
    <w:basedOn w:val="Standaardalinea-lettertype"/>
    <w:link w:val="Geenafstand"/>
    <w:uiPriority w:val="1"/>
    <w:rsid w:val="00D12BD7"/>
    <w:rPr>
      <w:rFonts w:eastAsiaTheme="minorEastAsia"/>
    </w:rPr>
  </w:style>
  <w:style w:type="character" w:customStyle="1" w:styleId="Kop4Char">
    <w:name w:val="Kop 4 Char"/>
    <w:basedOn w:val="Standaardalinea-lettertype"/>
    <w:link w:val="Kop4"/>
    <w:uiPriority w:val="9"/>
    <w:semiHidden/>
    <w:rsid w:val="00530A26"/>
    <w:rPr>
      <w:rFonts w:asciiTheme="majorHAnsi" w:eastAsiaTheme="majorEastAsia" w:hAnsiTheme="majorHAnsi" w:cstheme="majorBidi"/>
      <w:b/>
      <w:bCs/>
      <w:i/>
      <w:iCs/>
      <w:color w:val="4F81BD" w:themeColor="accent1"/>
      <w:sz w:val="24"/>
      <w:szCs w:val="24"/>
    </w:rPr>
  </w:style>
  <w:style w:type="character" w:customStyle="1" w:styleId="Kop5Char">
    <w:name w:val="Kop 5 Char"/>
    <w:basedOn w:val="Standaardalinea-lettertype"/>
    <w:link w:val="Kop5"/>
    <w:uiPriority w:val="9"/>
    <w:semiHidden/>
    <w:rsid w:val="00530A26"/>
    <w:rPr>
      <w:rFonts w:asciiTheme="majorHAnsi" w:eastAsiaTheme="majorEastAsia" w:hAnsiTheme="majorHAnsi" w:cstheme="majorBidi"/>
      <w:color w:val="243F60" w:themeColor="accent1" w:themeShade="7F"/>
      <w:sz w:val="24"/>
      <w:szCs w:val="24"/>
    </w:rPr>
  </w:style>
  <w:style w:type="character" w:customStyle="1" w:styleId="Kop6Char">
    <w:name w:val="Kop 6 Char"/>
    <w:basedOn w:val="Standaardalinea-lettertype"/>
    <w:link w:val="Kop6"/>
    <w:uiPriority w:val="9"/>
    <w:semiHidden/>
    <w:rsid w:val="00530A26"/>
    <w:rPr>
      <w:rFonts w:asciiTheme="majorHAnsi" w:eastAsiaTheme="majorEastAsia" w:hAnsiTheme="majorHAnsi" w:cstheme="majorBidi"/>
      <w:i/>
      <w:iCs/>
      <w:color w:val="243F60" w:themeColor="accent1" w:themeShade="7F"/>
      <w:sz w:val="24"/>
      <w:szCs w:val="24"/>
    </w:rPr>
  </w:style>
  <w:style w:type="character" w:customStyle="1" w:styleId="Kop7Char">
    <w:name w:val="Kop 7 Char"/>
    <w:basedOn w:val="Standaardalinea-lettertype"/>
    <w:link w:val="Kop7"/>
    <w:uiPriority w:val="9"/>
    <w:semiHidden/>
    <w:rsid w:val="00530A26"/>
    <w:rPr>
      <w:rFonts w:asciiTheme="majorHAnsi" w:eastAsiaTheme="majorEastAsia" w:hAnsiTheme="majorHAnsi" w:cstheme="majorBidi"/>
      <w:i/>
      <w:iCs/>
      <w:color w:val="404040" w:themeColor="text1" w:themeTint="BF"/>
      <w:sz w:val="24"/>
      <w:szCs w:val="24"/>
    </w:rPr>
  </w:style>
  <w:style w:type="character" w:customStyle="1" w:styleId="Kop8Char">
    <w:name w:val="Kop 8 Char"/>
    <w:basedOn w:val="Standaardalinea-lettertype"/>
    <w:link w:val="Kop8"/>
    <w:uiPriority w:val="9"/>
    <w:semiHidden/>
    <w:rsid w:val="00530A26"/>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530A26"/>
    <w:rPr>
      <w:rFonts w:asciiTheme="majorHAnsi" w:eastAsiaTheme="majorEastAsia" w:hAnsiTheme="majorHAnsi" w:cstheme="majorBidi"/>
      <w:i/>
      <w:iCs/>
      <w:color w:val="404040" w:themeColor="text1" w:themeTint="BF"/>
      <w:sz w:val="20"/>
      <w:szCs w:val="20"/>
    </w:rPr>
  </w:style>
  <w:style w:type="paragraph" w:styleId="Koptekst">
    <w:name w:val="header"/>
    <w:basedOn w:val="Standaard"/>
    <w:link w:val="KoptekstChar"/>
    <w:uiPriority w:val="99"/>
    <w:unhideWhenUsed/>
    <w:rsid w:val="000225A6"/>
    <w:pPr>
      <w:tabs>
        <w:tab w:val="center" w:pos="4703"/>
        <w:tab w:val="right" w:pos="9406"/>
      </w:tabs>
      <w:spacing w:after="0" w:line="240" w:lineRule="auto"/>
    </w:pPr>
  </w:style>
  <w:style w:type="character" w:customStyle="1" w:styleId="KoptekstChar">
    <w:name w:val="Koptekst Char"/>
    <w:basedOn w:val="Standaardalinea-lettertype"/>
    <w:link w:val="Koptekst"/>
    <w:uiPriority w:val="99"/>
    <w:rsid w:val="000225A6"/>
    <w:rPr>
      <w:rFonts w:ascii="Times New Roman" w:hAnsi="Times New Roman" w:cs="Times New Roman"/>
      <w:sz w:val="24"/>
      <w:szCs w:val="24"/>
    </w:rPr>
  </w:style>
  <w:style w:type="paragraph" w:styleId="Voettekst">
    <w:name w:val="footer"/>
    <w:basedOn w:val="Standaard"/>
    <w:link w:val="VoettekstChar"/>
    <w:uiPriority w:val="99"/>
    <w:unhideWhenUsed/>
    <w:rsid w:val="000225A6"/>
    <w:pPr>
      <w:tabs>
        <w:tab w:val="center" w:pos="4703"/>
        <w:tab w:val="right" w:pos="9406"/>
      </w:tabs>
      <w:spacing w:after="0" w:line="240" w:lineRule="auto"/>
    </w:pPr>
  </w:style>
  <w:style w:type="character" w:customStyle="1" w:styleId="VoettekstChar">
    <w:name w:val="Voettekst Char"/>
    <w:basedOn w:val="Standaardalinea-lettertype"/>
    <w:link w:val="Voettekst"/>
    <w:uiPriority w:val="99"/>
    <w:rsid w:val="000225A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6577102">
      <w:bodyDiv w:val="1"/>
      <w:marLeft w:val="0"/>
      <w:marRight w:val="0"/>
      <w:marTop w:val="0"/>
      <w:marBottom w:val="0"/>
      <w:divBdr>
        <w:top w:val="none" w:sz="0" w:space="0" w:color="auto"/>
        <w:left w:val="none" w:sz="0" w:space="0" w:color="auto"/>
        <w:bottom w:val="none" w:sz="0" w:space="0" w:color="auto"/>
        <w:right w:val="none" w:sz="0" w:space="0" w:color="auto"/>
      </w:divBdr>
      <w:divsChild>
        <w:div w:id="1238515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file:///C:\Users\Boudewijn\Desktop\Bachelor's%20Thesis\Foreign%20Direct%20Investment\Thesis.doc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0C16E-0961-40A2-874F-E502B7DAB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46</TotalTime>
  <Pages>33</Pages>
  <Words>27953</Words>
  <Characters>159336</Characters>
  <Application>Microsoft Office Word</Application>
  <DocSecurity>0</DocSecurity>
  <Lines>1327</Lines>
  <Paragraphs>3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6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dewijn</dc:creator>
  <cp:lastModifiedBy>Boudewijn</cp:lastModifiedBy>
  <cp:revision>127</cp:revision>
  <cp:lastPrinted>2012-07-01T12:05:00Z</cp:lastPrinted>
  <dcterms:created xsi:type="dcterms:W3CDTF">2012-07-07T20:03:00Z</dcterms:created>
  <dcterms:modified xsi:type="dcterms:W3CDTF">2012-08-21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KEpNqAon"/&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